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86018919"/>
        <w:docPartObj>
          <w:docPartGallery w:val="Cover Pages"/>
          <w:docPartUnique/>
        </w:docPartObj>
      </w:sdtPr>
      <w:sdtEndPr/>
      <w:sdtContent>
        <w:p w14:paraId="1A467D3E" w14:textId="628A3847" w:rsidR="00E63785" w:rsidRPr="006F1E6A" w:rsidRDefault="001D5B48" w:rsidP="001D5B48">
          <w:pPr>
            <w:jc w:val="right"/>
          </w:pPr>
          <w:r>
            <w:rPr>
              <w:noProof/>
            </w:rPr>
            <w:drawing>
              <wp:inline distT="0" distB="0" distL="0" distR="0" wp14:anchorId="7445E19C" wp14:editId="37ED1DE0">
                <wp:extent cx="1009650" cy="1009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E63785" w:rsidRPr="006F1E6A" w14:paraId="25EECAB3" w14:textId="77777777" w:rsidTr="00976EF1">
            <w:tc>
              <w:tcPr>
                <w:tcW w:w="7209" w:type="dxa"/>
                <w:tcMar>
                  <w:top w:w="216" w:type="dxa"/>
                  <w:left w:w="115" w:type="dxa"/>
                  <w:bottom w:w="216" w:type="dxa"/>
                  <w:right w:w="115" w:type="dxa"/>
                </w:tcMar>
              </w:tcPr>
              <w:p w14:paraId="1D3F716B" w14:textId="5BA28AAF" w:rsidR="00E63785" w:rsidRPr="006F1E6A" w:rsidRDefault="001A36D4">
                <w:pPr>
                  <w:pStyle w:val="NoSpacing"/>
                  <w:rPr>
                    <w:color w:val="2F5496" w:themeColor="accent1" w:themeShade="BF"/>
                    <w:sz w:val="24"/>
                  </w:rPr>
                </w:pPr>
                <w:sdt>
                  <w:sdtPr>
                    <w:rPr>
                      <w:color w:val="2F5496" w:themeColor="accent1" w:themeShade="BF"/>
                      <w:sz w:val="24"/>
                    </w:rPr>
                    <w:alias w:val="Subtitle"/>
                    <w:id w:val="13406923"/>
                    <w:placeholder>
                      <w:docPart w:val="5ABE63556BB842878AFA46D0D207B60E"/>
                    </w:placeholder>
                    <w:dataBinding w:prefixMappings="xmlns:ns0='http://schemas.openxmlformats.org/package/2006/metadata/core-properties' xmlns:ns1='http://purl.org/dc/elements/1.1/'" w:xpath="/ns0:coreProperties[1]/ns1:subject[1]" w:storeItemID="{6C3C8BC8-F283-45AE-878A-BAB7291924A1}"/>
                    <w:text/>
                  </w:sdtPr>
                  <w:sdtEndPr/>
                  <w:sdtContent>
                    <w:r w:rsidR="004D63F5">
                      <w:rPr>
                        <w:color w:val="2F5496" w:themeColor="accent1" w:themeShade="BF"/>
                        <w:sz w:val="24"/>
                      </w:rPr>
                      <w:t>DAT601</w:t>
                    </w:r>
                    <w:r w:rsidR="007D64F1">
                      <w:rPr>
                        <w:color w:val="2F5496" w:themeColor="accent1" w:themeShade="BF"/>
                        <w:sz w:val="24"/>
                      </w:rPr>
                      <w:t xml:space="preserve"> </w:t>
                    </w:r>
                    <w:r w:rsidR="007E78AD" w:rsidRPr="006F1E6A">
                      <w:rPr>
                        <w:color w:val="2F5496" w:themeColor="accent1" w:themeShade="BF"/>
                        <w:sz w:val="24"/>
                      </w:rPr>
                      <w:t xml:space="preserve">Assessment </w:t>
                    </w:r>
                    <w:r w:rsidR="004D63F5">
                      <w:rPr>
                        <w:color w:val="2F5496" w:themeColor="accent1" w:themeShade="BF"/>
                        <w:sz w:val="24"/>
                      </w:rPr>
                      <w:t>1</w:t>
                    </w:r>
                  </w:sdtContent>
                </w:sdt>
              </w:p>
            </w:tc>
          </w:tr>
          <w:tr w:rsidR="00E63785" w:rsidRPr="006F1E6A" w14:paraId="2051CAC9" w14:textId="77777777" w:rsidTr="00976EF1">
            <w:tc>
              <w:tcPr>
                <w:tcW w:w="7209" w:type="dxa"/>
              </w:tcPr>
              <w:sdt>
                <w:sdtPr>
                  <w:rPr>
                    <w:rFonts w:asciiTheme="majorHAnsi" w:eastAsiaTheme="majorEastAsia" w:hAnsiTheme="majorHAnsi" w:cstheme="majorBidi"/>
                    <w:color w:val="4472C4" w:themeColor="accent1"/>
                    <w:sz w:val="88"/>
                    <w:szCs w:val="88"/>
                  </w:rPr>
                  <w:alias w:val="Title"/>
                  <w:id w:val="13406919"/>
                  <w:placeholder>
                    <w:docPart w:val="6F21A0DF5C364C7FBD512A77CA6ED373"/>
                  </w:placeholder>
                  <w:dataBinding w:prefixMappings="xmlns:ns0='http://schemas.openxmlformats.org/package/2006/metadata/core-properties' xmlns:ns1='http://purl.org/dc/elements/1.1/'" w:xpath="/ns0:coreProperties[1]/ns1:title[1]" w:storeItemID="{6C3C8BC8-F283-45AE-878A-BAB7291924A1}"/>
                  <w:text/>
                </w:sdtPr>
                <w:sdtEndPr/>
                <w:sdtContent>
                  <w:p w14:paraId="54E2EAAD" w14:textId="409E87CC" w:rsidR="00E63785" w:rsidRPr="006F1E6A" w:rsidRDefault="00C51EAA">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Stage One</w:t>
                    </w:r>
                  </w:p>
                </w:sdtContent>
              </w:sdt>
            </w:tc>
          </w:tr>
          <w:tr w:rsidR="00E63785" w:rsidRPr="006F1E6A" w14:paraId="5238A400" w14:textId="77777777" w:rsidTr="00976EF1">
            <w:trPr>
              <w:trHeight w:val="505"/>
            </w:trPr>
            <w:tc>
              <w:tcPr>
                <w:tcW w:w="7209" w:type="dxa"/>
                <w:tcMar>
                  <w:top w:w="216" w:type="dxa"/>
                  <w:left w:w="115" w:type="dxa"/>
                  <w:bottom w:w="216" w:type="dxa"/>
                  <w:right w:w="115" w:type="dxa"/>
                </w:tcMar>
              </w:tcPr>
              <w:p w14:paraId="659461EA" w14:textId="236B77BC" w:rsidR="00892ECB" w:rsidRPr="00976EF1" w:rsidRDefault="00650359" w:rsidP="00892ECB">
                <w:pPr>
                  <w:pStyle w:val="NoSpacing"/>
                  <w:rPr>
                    <w:rFonts w:cstheme="minorHAnsi"/>
                    <w:color w:val="2F5496" w:themeColor="accent1" w:themeShade="BF"/>
                    <w:sz w:val="24"/>
                  </w:rPr>
                </w:pPr>
                <w:r>
                  <w:rPr>
                    <w:rFonts w:cstheme="minorHAnsi"/>
                    <w:color w:val="2F5496" w:themeColor="accent1" w:themeShade="BF"/>
                    <w:sz w:val="24"/>
                  </w:rPr>
                  <w:t xml:space="preserve">Name: </w:t>
                </w:r>
                <w:sdt>
                  <w:sdtPr>
                    <w:rPr>
                      <w:rFonts w:cstheme="minorHAnsi"/>
                      <w:color w:val="2F5496" w:themeColor="accent1" w:themeShade="BF"/>
                      <w:sz w:val="24"/>
                    </w:rPr>
                    <w:alias w:val="Author"/>
                    <w:tag w:val=""/>
                    <w:id w:val="544797489"/>
                    <w:placeholder>
                      <w:docPart w:val="A71B0705DDCD4B2C95CAB9D5E6A6379F"/>
                    </w:placeholder>
                    <w:dataBinding w:prefixMappings="xmlns:ns0='http://purl.org/dc/elements/1.1/' xmlns:ns1='http://schemas.openxmlformats.org/package/2006/metadata/core-properties' " w:xpath="/ns1:coreProperties[1]/ns0:creator[1]" w:storeItemID="{6C3C8BC8-F283-45AE-878A-BAB7291924A1}"/>
                    <w:text/>
                  </w:sdtPr>
                  <w:sdtEndPr/>
                  <w:sdtContent>
                    <w:r w:rsidR="00892ECB" w:rsidRPr="00976EF1">
                      <w:rPr>
                        <w:rFonts w:cstheme="minorHAnsi"/>
                        <w:color w:val="2F5496" w:themeColor="accent1" w:themeShade="BF"/>
                        <w:sz w:val="24"/>
                      </w:rPr>
                      <w:t>Rhylei Tremlett</w:t>
                    </w:r>
                  </w:sdtContent>
                </w:sdt>
              </w:p>
              <w:sdt>
                <w:sdtPr>
                  <w:rPr>
                    <w:rFonts w:cstheme="minorHAnsi"/>
                    <w:color w:val="2F5496" w:themeColor="accent1" w:themeShade="BF"/>
                  </w:rPr>
                  <w:alias w:val="Keywords"/>
                  <w:tag w:val=""/>
                  <w:id w:val="782388561"/>
                  <w:placeholder>
                    <w:docPart w:val="186E957E114D45BD83E10312040119ED"/>
                  </w:placeholder>
                  <w:dataBinding w:prefixMappings="xmlns:ns0='http://purl.org/dc/elements/1.1/' xmlns:ns1='http://schemas.openxmlformats.org/package/2006/metadata/core-properties' " w:xpath="/ns1:coreProperties[1]/ns1:keywords[1]" w:storeItemID="{6C3C8BC8-F283-45AE-878A-BAB7291924A1}"/>
                  <w:text/>
                </w:sdtPr>
                <w:sdtEndPr/>
                <w:sdtContent>
                  <w:p w14:paraId="084FE782" w14:textId="77777777" w:rsidR="00892ECB" w:rsidRDefault="005E7F39" w:rsidP="00892ECB">
                    <w:pPr>
                      <w:pStyle w:val="NoSpacing"/>
                      <w:rPr>
                        <w:rFonts w:cstheme="minorHAnsi"/>
                        <w:color w:val="2F5496" w:themeColor="accent1" w:themeShade="BF"/>
                      </w:rPr>
                    </w:pPr>
                    <w:r w:rsidRPr="00976EF1">
                      <w:rPr>
                        <w:rFonts w:cstheme="minorHAnsi"/>
                        <w:color w:val="2F5496" w:themeColor="accent1" w:themeShade="BF"/>
                      </w:rPr>
                      <w:t>ID: 13513865</w:t>
                    </w:r>
                  </w:p>
                </w:sdtContent>
              </w:sdt>
              <w:p w14:paraId="7CDD55FC" w14:textId="3A4CFA99" w:rsidR="00976EF1" w:rsidRPr="006F1E6A" w:rsidRDefault="00650359" w:rsidP="00892ECB">
                <w:pPr>
                  <w:pStyle w:val="NoSpacing"/>
                  <w:rPr>
                    <w:color w:val="2F5496" w:themeColor="accent1" w:themeShade="BF"/>
                    <w:sz w:val="24"/>
                  </w:rPr>
                </w:pPr>
                <w:r>
                  <w:rPr>
                    <w:color w:val="2F5496" w:themeColor="accent1" w:themeShade="BF"/>
                    <w:sz w:val="24"/>
                  </w:rPr>
                  <w:t xml:space="preserve">Date: </w:t>
                </w:r>
                <w:sdt>
                  <w:sdtPr>
                    <w:rPr>
                      <w:color w:val="2F5496" w:themeColor="accent1" w:themeShade="BF"/>
                      <w:sz w:val="24"/>
                    </w:rPr>
                    <w:alias w:val="Publish Date"/>
                    <w:tag w:val=""/>
                    <w:id w:val="-775638689"/>
                    <w:placeholder>
                      <w:docPart w:val="2D786FF0DAB746F6B8591E66D575BC8D"/>
                    </w:placeholder>
                    <w:dataBinding w:prefixMappings="xmlns:ns0='http://schemas.microsoft.com/office/2006/coverPageProps' " w:xpath="/ns0:CoverPageProperties[1]/ns0:PublishDate[1]" w:storeItemID="{55AF091B-3C7A-41E3-B477-F2FDAA23CFDA}"/>
                    <w:date w:fullDate="2023-05-03T00:00:00Z">
                      <w:dateFormat w:val="d/MM/yyyy"/>
                      <w:lid w:val="en-NZ"/>
                      <w:storeMappedDataAs w:val="dateTime"/>
                      <w:calendar w:val="gregorian"/>
                    </w:date>
                  </w:sdtPr>
                  <w:sdtEndPr/>
                  <w:sdtContent>
                    <w:r w:rsidR="00E048FE">
                      <w:rPr>
                        <w:color w:val="2F5496" w:themeColor="accent1" w:themeShade="BF"/>
                        <w:sz w:val="24"/>
                        <w:lang w:val="en-NZ"/>
                      </w:rPr>
                      <w:t>3/05/2023</w:t>
                    </w:r>
                  </w:sdtContent>
                </w:sdt>
              </w:p>
            </w:tc>
          </w:tr>
        </w:tbl>
        <w:p w14:paraId="437FD621" w14:textId="780B0E79" w:rsidR="00E63785" w:rsidRPr="006F1E6A" w:rsidRDefault="00E63785">
          <w:r w:rsidRPr="006F1E6A">
            <w:br w:type="page"/>
          </w:r>
        </w:p>
      </w:sdtContent>
    </w:sdt>
    <w:sdt>
      <w:sdtPr>
        <w:rPr>
          <w:rFonts w:asciiTheme="minorHAnsi" w:eastAsiaTheme="minorHAnsi" w:hAnsiTheme="minorHAnsi" w:cstheme="minorBidi"/>
          <w:color w:val="auto"/>
          <w:sz w:val="22"/>
          <w:szCs w:val="22"/>
          <w:lang w:val="en-NZ"/>
        </w:rPr>
        <w:id w:val="1452440864"/>
        <w:docPartObj>
          <w:docPartGallery w:val="Table of Contents"/>
          <w:docPartUnique/>
        </w:docPartObj>
      </w:sdtPr>
      <w:sdtEndPr>
        <w:rPr>
          <w:b/>
          <w:bCs/>
          <w:noProof/>
          <w:sz w:val="24"/>
        </w:rPr>
      </w:sdtEndPr>
      <w:sdtContent>
        <w:p w14:paraId="17D28AA8" w14:textId="770CDCCF" w:rsidR="00455735" w:rsidRPr="006F1E6A" w:rsidRDefault="00455735">
          <w:pPr>
            <w:pStyle w:val="TOCHeading"/>
          </w:pPr>
          <w:r w:rsidRPr="006F1E6A">
            <w:t>Table of Contents</w:t>
          </w:r>
        </w:p>
        <w:p w14:paraId="56E500BD" w14:textId="298179A1" w:rsidR="001A36D4" w:rsidRDefault="00233A2A">
          <w:pPr>
            <w:pStyle w:val="TOC1"/>
            <w:rPr>
              <w:rFonts w:eastAsiaTheme="minorEastAsia"/>
              <w:noProof/>
              <w:sz w:val="22"/>
              <w:lang w:eastAsia="en-NZ"/>
            </w:rPr>
          </w:pPr>
          <w:r>
            <w:fldChar w:fldCharType="begin"/>
          </w:r>
          <w:r>
            <w:instrText xml:space="preserve"> TOC \o "1-4" \h \z \u </w:instrText>
          </w:r>
          <w:r>
            <w:fldChar w:fldCharType="separate"/>
          </w:r>
          <w:hyperlink w:anchor="_Toc134042731" w:history="1">
            <w:r w:rsidR="001A36D4" w:rsidRPr="009E77AA">
              <w:rPr>
                <w:rStyle w:val="Hyperlink"/>
                <w:noProof/>
              </w:rPr>
              <w:t>Introduction</w:t>
            </w:r>
            <w:r w:rsidR="001A36D4">
              <w:rPr>
                <w:noProof/>
                <w:webHidden/>
              </w:rPr>
              <w:tab/>
            </w:r>
            <w:r w:rsidR="001A36D4">
              <w:rPr>
                <w:noProof/>
                <w:webHidden/>
              </w:rPr>
              <w:fldChar w:fldCharType="begin"/>
            </w:r>
            <w:r w:rsidR="001A36D4">
              <w:rPr>
                <w:noProof/>
                <w:webHidden/>
              </w:rPr>
              <w:instrText xml:space="preserve"> PAGEREF _Toc134042731 \h </w:instrText>
            </w:r>
            <w:r w:rsidR="001A36D4">
              <w:rPr>
                <w:noProof/>
                <w:webHidden/>
              </w:rPr>
            </w:r>
            <w:r w:rsidR="001A36D4">
              <w:rPr>
                <w:noProof/>
                <w:webHidden/>
              </w:rPr>
              <w:fldChar w:fldCharType="separate"/>
            </w:r>
            <w:r w:rsidR="001A36D4">
              <w:rPr>
                <w:noProof/>
                <w:webHidden/>
              </w:rPr>
              <w:t>3</w:t>
            </w:r>
            <w:r w:rsidR="001A36D4">
              <w:rPr>
                <w:noProof/>
                <w:webHidden/>
              </w:rPr>
              <w:fldChar w:fldCharType="end"/>
            </w:r>
          </w:hyperlink>
        </w:p>
        <w:p w14:paraId="2A5A2DB3" w14:textId="6159BD5A" w:rsidR="001A36D4" w:rsidRDefault="001A36D4">
          <w:pPr>
            <w:pStyle w:val="TOC1"/>
            <w:rPr>
              <w:rFonts w:eastAsiaTheme="minorEastAsia"/>
              <w:noProof/>
              <w:sz w:val="22"/>
              <w:lang w:eastAsia="en-NZ"/>
            </w:rPr>
          </w:pPr>
          <w:hyperlink w:anchor="_Toc134042732" w:history="1">
            <w:r w:rsidRPr="009E77AA">
              <w:rPr>
                <w:rStyle w:val="Hyperlink"/>
                <w:noProof/>
              </w:rPr>
              <w:t>Data Modelling Overview</w:t>
            </w:r>
            <w:r>
              <w:rPr>
                <w:noProof/>
                <w:webHidden/>
              </w:rPr>
              <w:tab/>
            </w:r>
            <w:r>
              <w:rPr>
                <w:noProof/>
                <w:webHidden/>
              </w:rPr>
              <w:fldChar w:fldCharType="begin"/>
            </w:r>
            <w:r>
              <w:rPr>
                <w:noProof/>
                <w:webHidden/>
              </w:rPr>
              <w:instrText xml:space="preserve"> PAGEREF _Toc134042732 \h </w:instrText>
            </w:r>
            <w:r>
              <w:rPr>
                <w:noProof/>
                <w:webHidden/>
              </w:rPr>
            </w:r>
            <w:r>
              <w:rPr>
                <w:noProof/>
                <w:webHidden/>
              </w:rPr>
              <w:fldChar w:fldCharType="separate"/>
            </w:r>
            <w:r>
              <w:rPr>
                <w:noProof/>
                <w:webHidden/>
              </w:rPr>
              <w:t>3</w:t>
            </w:r>
            <w:r>
              <w:rPr>
                <w:noProof/>
                <w:webHidden/>
              </w:rPr>
              <w:fldChar w:fldCharType="end"/>
            </w:r>
          </w:hyperlink>
        </w:p>
        <w:p w14:paraId="6097FA1A" w14:textId="13C1190F" w:rsidR="001A36D4" w:rsidRDefault="001A36D4">
          <w:pPr>
            <w:pStyle w:val="TOC2"/>
            <w:tabs>
              <w:tab w:val="right" w:leader="dot" w:pos="9016"/>
            </w:tabs>
            <w:rPr>
              <w:rFonts w:eastAsiaTheme="minorEastAsia"/>
              <w:noProof/>
              <w:sz w:val="22"/>
              <w:lang w:eastAsia="en-NZ"/>
            </w:rPr>
          </w:pPr>
          <w:hyperlink w:anchor="_Toc134042733" w:history="1">
            <w:r w:rsidRPr="009E77AA">
              <w:rPr>
                <w:rStyle w:val="Hyperlink"/>
                <w:noProof/>
              </w:rPr>
              <w:t>What is Data Modelling</w:t>
            </w:r>
            <w:r>
              <w:rPr>
                <w:noProof/>
                <w:webHidden/>
              </w:rPr>
              <w:tab/>
            </w:r>
            <w:r>
              <w:rPr>
                <w:noProof/>
                <w:webHidden/>
              </w:rPr>
              <w:fldChar w:fldCharType="begin"/>
            </w:r>
            <w:r>
              <w:rPr>
                <w:noProof/>
                <w:webHidden/>
              </w:rPr>
              <w:instrText xml:space="preserve"> PAGEREF _Toc134042733 \h </w:instrText>
            </w:r>
            <w:r>
              <w:rPr>
                <w:noProof/>
                <w:webHidden/>
              </w:rPr>
            </w:r>
            <w:r>
              <w:rPr>
                <w:noProof/>
                <w:webHidden/>
              </w:rPr>
              <w:fldChar w:fldCharType="separate"/>
            </w:r>
            <w:r>
              <w:rPr>
                <w:noProof/>
                <w:webHidden/>
              </w:rPr>
              <w:t>3</w:t>
            </w:r>
            <w:r>
              <w:rPr>
                <w:noProof/>
                <w:webHidden/>
              </w:rPr>
              <w:fldChar w:fldCharType="end"/>
            </w:r>
          </w:hyperlink>
        </w:p>
        <w:p w14:paraId="41629BA0" w14:textId="7A3FB11B" w:rsidR="001A36D4" w:rsidRDefault="001A36D4">
          <w:pPr>
            <w:pStyle w:val="TOC2"/>
            <w:tabs>
              <w:tab w:val="right" w:leader="dot" w:pos="9016"/>
            </w:tabs>
            <w:rPr>
              <w:rFonts w:eastAsiaTheme="minorEastAsia"/>
              <w:noProof/>
              <w:sz w:val="22"/>
              <w:lang w:eastAsia="en-NZ"/>
            </w:rPr>
          </w:pPr>
          <w:hyperlink w:anchor="_Toc134042734" w:history="1">
            <w:r w:rsidRPr="009E77AA">
              <w:rPr>
                <w:rStyle w:val="Hyperlink"/>
                <w:noProof/>
              </w:rPr>
              <w:t>Entity Relationship Diagrams</w:t>
            </w:r>
            <w:r>
              <w:rPr>
                <w:noProof/>
                <w:webHidden/>
              </w:rPr>
              <w:tab/>
            </w:r>
            <w:r>
              <w:rPr>
                <w:noProof/>
                <w:webHidden/>
              </w:rPr>
              <w:fldChar w:fldCharType="begin"/>
            </w:r>
            <w:r>
              <w:rPr>
                <w:noProof/>
                <w:webHidden/>
              </w:rPr>
              <w:instrText xml:space="preserve"> PAGEREF _Toc134042734 \h </w:instrText>
            </w:r>
            <w:r>
              <w:rPr>
                <w:noProof/>
                <w:webHidden/>
              </w:rPr>
            </w:r>
            <w:r>
              <w:rPr>
                <w:noProof/>
                <w:webHidden/>
              </w:rPr>
              <w:fldChar w:fldCharType="separate"/>
            </w:r>
            <w:r>
              <w:rPr>
                <w:noProof/>
                <w:webHidden/>
              </w:rPr>
              <w:t>3</w:t>
            </w:r>
            <w:r>
              <w:rPr>
                <w:noProof/>
                <w:webHidden/>
              </w:rPr>
              <w:fldChar w:fldCharType="end"/>
            </w:r>
          </w:hyperlink>
        </w:p>
        <w:p w14:paraId="7EF91D57" w14:textId="379A2BA9" w:rsidR="001A36D4" w:rsidRDefault="001A36D4">
          <w:pPr>
            <w:pStyle w:val="TOC3"/>
            <w:tabs>
              <w:tab w:val="right" w:leader="dot" w:pos="9016"/>
            </w:tabs>
            <w:rPr>
              <w:rFonts w:eastAsiaTheme="minorEastAsia"/>
              <w:noProof/>
              <w:sz w:val="22"/>
              <w:lang w:eastAsia="en-NZ"/>
            </w:rPr>
          </w:pPr>
          <w:hyperlink w:anchor="_Toc134042735" w:history="1">
            <w:r w:rsidRPr="009E77AA">
              <w:rPr>
                <w:rStyle w:val="Hyperlink"/>
                <w:noProof/>
              </w:rPr>
              <w:t>Conceptual Model</w:t>
            </w:r>
            <w:r>
              <w:rPr>
                <w:noProof/>
                <w:webHidden/>
              </w:rPr>
              <w:tab/>
            </w:r>
            <w:r>
              <w:rPr>
                <w:noProof/>
                <w:webHidden/>
              </w:rPr>
              <w:fldChar w:fldCharType="begin"/>
            </w:r>
            <w:r>
              <w:rPr>
                <w:noProof/>
                <w:webHidden/>
              </w:rPr>
              <w:instrText xml:space="preserve"> PAGEREF _Toc134042735 \h </w:instrText>
            </w:r>
            <w:r>
              <w:rPr>
                <w:noProof/>
                <w:webHidden/>
              </w:rPr>
            </w:r>
            <w:r>
              <w:rPr>
                <w:noProof/>
                <w:webHidden/>
              </w:rPr>
              <w:fldChar w:fldCharType="separate"/>
            </w:r>
            <w:r>
              <w:rPr>
                <w:noProof/>
                <w:webHidden/>
              </w:rPr>
              <w:t>3</w:t>
            </w:r>
            <w:r>
              <w:rPr>
                <w:noProof/>
                <w:webHidden/>
              </w:rPr>
              <w:fldChar w:fldCharType="end"/>
            </w:r>
          </w:hyperlink>
        </w:p>
        <w:p w14:paraId="35E7991A" w14:textId="0B1A1DDA" w:rsidR="001A36D4" w:rsidRDefault="001A36D4">
          <w:pPr>
            <w:pStyle w:val="TOC3"/>
            <w:tabs>
              <w:tab w:val="right" w:leader="dot" w:pos="9016"/>
            </w:tabs>
            <w:rPr>
              <w:rFonts w:eastAsiaTheme="minorEastAsia"/>
              <w:noProof/>
              <w:sz w:val="22"/>
              <w:lang w:eastAsia="en-NZ"/>
            </w:rPr>
          </w:pPr>
          <w:hyperlink w:anchor="_Toc134042736" w:history="1">
            <w:r w:rsidRPr="009E77AA">
              <w:rPr>
                <w:rStyle w:val="Hyperlink"/>
                <w:noProof/>
              </w:rPr>
              <w:t>Logical Model</w:t>
            </w:r>
            <w:r>
              <w:rPr>
                <w:noProof/>
                <w:webHidden/>
              </w:rPr>
              <w:tab/>
            </w:r>
            <w:r>
              <w:rPr>
                <w:noProof/>
                <w:webHidden/>
              </w:rPr>
              <w:fldChar w:fldCharType="begin"/>
            </w:r>
            <w:r>
              <w:rPr>
                <w:noProof/>
                <w:webHidden/>
              </w:rPr>
              <w:instrText xml:space="preserve"> PAGEREF _Toc134042736 \h </w:instrText>
            </w:r>
            <w:r>
              <w:rPr>
                <w:noProof/>
                <w:webHidden/>
              </w:rPr>
            </w:r>
            <w:r>
              <w:rPr>
                <w:noProof/>
                <w:webHidden/>
              </w:rPr>
              <w:fldChar w:fldCharType="separate"/>
            </w:r>
            <w:r>
              <w:rPr>
                <w:noProof/>
                <w:webHidden/>
              </w:rPr>
              <w:t>3</w:t>
            </w:r>
            <w:r>
              <w:rPr>
                <w:noProof/>
                <w:webHidden/>
              </w:rPr>
              <w:fldChar w:fldCharType="end"/>
            </w:r>
          </w:hyperlink>
        </w:p>
        <w:p w14:paraId="10E95616" w14:textId="70091B2A" w:rsidR="001A36D4" w:rsidRDefault="001A36D4">
          <w:pPr>
            <w:pStyle w:val="TOC3"/>
            <w:tabs>
              <w:tab w:val="right" w:leader="dot" w:pos="9016"/>
            </w:tabs>
            <w:rPr>
              <w:rFonts w:eastAsiaTheme="minorEastAsia"/>
              <w:noProof/>
              <w:sz w:val="22"/>
              <w:lang w:eastAsia="en-NZ"/>
            </w:rPr>
          </w:pPr>
          <w:hyperlink w:anchor="_Toc134042737" w:history="1">
            <w:r w:rsidRPr="009E77AA">
              <w:rPr>
                <w:rStyle w:val="Hyperlink"/>
                <w:noProof/>
              </w:rPr>
              <w:t>Physical Model</w:t>
            </w:r>
            <w:r>
              <w:rPr>
                <w:noProof/>
                <w:webHidden/>
              </w:rPr>
              <w:tab/>
            </w:r>
            <w:r>
              <w:rPr>
                <w:noProof/>
                <w:webHidden/>
              </w:rPr>
              <w:fldChar w:fldCharType="begin"/>
            </w:r>
            <w:r>
              <w:rPr>
                <w:noProof/>
                <w:webHidden/>
              </w:rPr>
              <w:instrText xml:space="preserve"> PAGEREF _Toc134042737 \h </w:instrText>
            </w:r>
            <w:r>
              <w:rPr>
                <w:noProof/>
                <w:webHidden/>
              </w:rPr>
            </w:r>
            <w:r>
              <w:rPr>
                <w:noProof/>
                <w:webHidden/>
              </w:rPr>
              <w:fldChar w:fldCharType="separate"/>
            </w:r>
            <w:r>
              <w:rPr>
                <w:noProof/>
                <w:webHidden/>
              </w:rPr>
              <w:t>3</w:t>
            </w:r>
            <w:r>
              <w:rPr>
                <w:noProof/>
                <w:webHidden/>
              </w:rPr>
              <w:fldChar w:fldCharType="end"/>
            </w:r>
          </w:hyperlink>
        </w:p>
        <w:p w14:paraId="62984316" w14:textId="0E2A79B9" w:rsidR="001A36D4" w:rsidRDefault="001A36D4">
          <w:pPr>
            <w:pStyle w:val="TOC1"/>
            <w:rPr>
              <w:rFonts w:eastAsiaTheme="minorEastAsia"/>
              <w:noProof/>
              <w:sz w:val="22"/>
              <w:lang w:eastAsia="en-NZ"/>
            </w:rPr>
          </w:pPr>
          <w:hyperlink w:anchor="_Toc134042738" w:history="1">
            <w:r w:rsidRPr="009E77AA">
              <w:rPr>
                <w:rStyle w:val="Hyperlink"/>
                <w:noProof/>
              </w:rPr>
              <w:t>Chen’s Notation</w:t>
            </w:r>
            <w:r>
              <w:rPr>
                <w:noProof/>
                <w:webHidden/>
              </w:rPr>
              <w:tab/>
            </w:r>
            <w:r>
              <w:rPr>
                <w:noProof/>
                <w:webHidden/>
              </w:rPr>
              <w:fldChar w:fldCharType="begin"/>
            </w:r>
            <w:r>
              <w:rPr>
                <w:noProof/>
                <w:webHidden/>
              </w:rPr>
              <w:instrText xml:space="preserve"> PAGEREF _Toc134042738 \h </w:instrText>
            </w:r>
            <w:r>
              <w:rPr>
                <w:noProof/>
                <w:webHidden/>
              </w:rPr>
            </w:r>
            <w:r>
              <w:rPr>
                <w:noProof/>
                <w:webHidden/>
              </w:rPr>
              <w:fldChar w:fldCharType="separate"/>
            </w:r>
            <w:r>
              <w:rPr>
                <w:noProof/>
                <w:webHidden/>
              </w:rPr>
              <w:t>4</w:t>
            </w:r>
            <w:r>
              <w:rPr>
                <w:noProof/>
                <w:webHidden/>
              </w:rPr>
              <w:fldChar w:fldCharType="end"/>
            </w:r>
          </w:hyperlink>
        </w:p>
        <w:p w14:paraId="06528C92" w14:textId="4E940E3D" w:rsidR="001A36D4" w:rsidRDefault="001A36D4">
          <w:pPr>
            <w:pStyle w:val="TOC2"/>
            <w:tabs>
              <w:tab w:val="right" w:leader="dot" w:pos="9016"/>
            </w:tabs>
            <w:rPr>
              <w:rFonts w:eastAsiaTheme="minorEastAsia"/>
              <w:noProof/>
              <w:sz w:val="22"/>
              <w:lang w:eastAsia="en-NZ"/>
            </w:rPr>
          </w:pPr>
          <w:hyperlink w:anchor="_Toc134042739" w:history="1">
            <w:r w:rsidRPr="009E77AA">
              <w:rPr>
                <w:rStyle w:val="Hyperlink"/>
                <w:noProof/>
              </w:rPr>
              <w:t>Entities</w:t>
            </w:r>
            <w:r>
              <w:rPr>
                <w:noProof/>
                <w:webHidden/>
              </w:rPr>
              <w:tab/>
            </w:r>
            <w:r>
              <w:rPr>
                <w:noProof/>
                <w:webHidden/>
              </w:rPr>
              <w:fldChar w:fldCharType="begin"/>
            </w:r>
            <w:r>
              <w:rPr>
                <w:noProof/>
                <w:webHidden/>
              </w:rPr>
              <w:instrText xml:space="preserve"> PAGEREF _Toc134042739 \h </w:instrText>
            </w:r>
            <w:r>
              <w:rPr>
                <w:noProof/>
                <w:webHidden/>
              </w:rPr>
            </w:r>
            <w:r>
              <w:rPr>
                <w:noProof/>
                <w:webHidden/>
              </w:rPr>
              <w:fldChar w:fldCharType="separate"/>
            </w:r>
            <w:r>
              <w:rPr>
                <w:noProof/>
                <w:webHidden/>
              </w:rPr>
              <w:t>4</w:t>
            </w:r>
            <w:r>
              <w:rPr>
                <w:noProof/>
                <w:webHidden/>
              </w:rPr>
              <w:fldChar w:fldCharType="end"/>
            </w:r>
          </w:hyperlink>
        </w:p>
        <w:p w14:paraId="27E76DE5" w14:textId="76AEBFAC" w:rsidR="001A36D4" w:rsidRDefault="001A36D4">
          <w:pPr>
            <w:pStyle w:val="TOC3"/>
            <w:tabs>
              <w:tab w:val="right" w:leader="dot" w:pos="9016"/>
            </w:tabs>
            <w:rPr>
              <w:rFonts w:eastAsiaTheme="minorEastAsia"/>
              <w:noProof/>
              <w:sz w:val="22"/>
              <w:lang w:eastAsia="en-NZ"/>
            </w:rPr>
          </w:pPr>
          <w:hyperlink w:anchor="_Toc134042740" w:history="1">
            <w:r w:rsidRPr="009E77AA">
              <w:rPr>
                <w:rStyle w:val="Hyperlink"/>
                <w:noProof/>
              </w:rPr>
              <w:t>Strong Entity</w:t>
            </w:r>
            <w:r>
              <w:rPr>
                <w:noProof/>
                <w:webHidden/>
              </w:rPr>
              <w:tab/>
            </w:r>
            <w:r>
              <w:rPr>
                <w:noProof/>
                <w:webHidden/>
              </w:rPr>
              <w:fldChar w:fldCharType="begin"/>
            </w:r>
            <w:r>
              <w:rPr>
                <w:noProof/>
                <w:webHidden/>
              </w:rPr>
              <w:instrText xml:space="preserve"> PAGEREF _Toc134042740 \h </w:instrText>
            </w:r>
            <w:r>
              <w:rPr>
                <w:noProof/>
                <w:webHidden/>
              </w:rPr>
            </w:r>
            <w:r>
              <w:rPr>
                <w:noProof/>
                <w:webHidden/>
              </w:rPr>
              <w:fldChar w:fldCharType="separate"/>
            </w:r>
            <w:r>
              <w:rPr>
                <w:noProof/>
                <w:webHidden/>
              </w:rPr>
              <w:t>4</w:t>
            </w:r>
            <w:r>
              <w:rPr>
                <w:noProof/>
                <w:webHidden/>
              </w:rPr>
              <w:fldChar w:fldCharType="end"/>
            </w:r>
          </w:hyperlink>
        </w:p>
        <w:p w14:paraId="746FAE26" w14:textId="489EACDF" w:rsidR="001A36D4" w:rsidRDefault="001A36D4">
          <w:pPr>
            <w:pStyle w:val="TOC3"/>
            <w:tabs>
              <w:tab w:val="right" w:leader="dot" w:pos="9016"/>
            </w:tabs>
            <w:rPr>
              <w:rFonts w:eastAsiaTheme="minorEastAsia"/>
              <w:noProof/>
              <w:sz w:val="22"/>
              <w:lang w:eastAsia="en-NZ"/>
            </w:rPr>
          </w:pPr>
          <w:hyperlink w:anchor="_Toc134042741" w:history="1">
            <w:r w:rsidRPr="009E77AA">
              <w:rPr>
                <w:rStyle w:val="Hyperlink"/>
                <w:noProof/>
              </w:rPr>
              <w:t>Weak Entity</w:t>
            </w:r>
            <w:r>
              <w:rPr>
                <w:noProof/>
                <w:webHidden/>
              </w:rPr>
              <w:tab/>
            </w:r>
            <w:r>
              <w:rPr>
                <w:noProof/>
                <w:webHidden/>
              </w:rPr>
              <w:fldChar w:fldCharType="begin"/>
            </w:r>
            <w:r>
              <w:rPr>
                <w:noProof/>
                <w:webHidden/>
              </w:rPr>
              <w:instrText xml:space="preserve"> PAGEREF _Toc134042741 \h </w:instrText>
            </w:r>
            <w:r>
              <w:rPr>
                <w:noProof/>
                <w:webHidden/>
              </w:rPr>
            </w:r>
            <w:r>
              <w:rPr>
                <w:noProof/>
                <w:webHidden/>
              </w:rPr>
              <w:fldChar w:fldCharType="separate"/>
            </w:r>
            <w:r>
              <w:rPr>
                <w:noProof/>
                <w:webHidden/>
              </w:rPr>
              <w:t>4</w:t>
            </w:r>
            <w:r>
              <w:rPr>
                <w:noProof/>
                <w:webHidden/>
              </w:rPr>
              <w:fldChar w:fldCharType="end"/>
            </w:r>
          </w:hyperlink>
        </w:p>
        <w:p w14:paraId="7B78DE57" w14:textId="5168C979" w:rsidR="001A36D4" w:rsidRDefault="001A36D4">
          <w:pPr>
            <w:pStyle w:val="TOC3"/>
            <w:tabs>
              <w:tab w:val="right" w:leader="dot" w:pos="9016"/>
            </w:tabs>
            <w:rPr>
              <w:rFonts w:eastAsiaTheme="minorEastAsia"/>
              <w:noProof/>
              <w:sz w:val="22"/>
              <w:lang w:eastAsia="en-NZ"/>
            </w:rPr>
          </w:pPr>
          <w:hyperlink w:anchor="_Toc134042742" w:history="1">
            <w:r w:rsidRPr="009E77AA">
              <w:rPr>
                <w:rStyle w:val="Hyperlink"/>
                <w:noProof/>
              </w:rPr>
              <w:t>Associative Entity</w:t>
            </w:r>
            <w:r>
              <w:rPr>
                <w:noProof/>
                <w:webHidden/>
              </w:rPr>
              <w:tab/>
            </w:r>
            <w:r>
              <w:rPr>
                <w:noProof/>
                <w:webHidden/>
              </w:rPr>
              <w:fldChar w:fldCharType="begin"/>
            </w:r>
            <w:r>
              <w:rPr>
                <w:noProof/>
                <w:webHidden/>
              </w:rPr>
              <w:instrText xml:space="preserve"> PAGEREF _Toc134042742 \h </w:instrText>
            </w:r>
            <w:r>
              <w:rPr>
                <w:noProof/>
                <w:webHidden/>
              </w:rPr>
            </w:r>
            <w:r>
              <w:rPr>
                <w:noProof/>
                <w:webHidden/>
              </w:rPr>
              <w:fldChar w:fldCharType="separate"/>
            </w:r>
            <w:r>
              <w:rPr>
                <w:noProof/>
                <w:webHidden/>
              </w:rPr>
              <w:t>4</w:t>
            </w:r>
            <w:r>
              <w:rPr>
                <w:noProof/>
                <w:webHidden/>
              </w:rPr>
              <w:fldChar w:fldCharType="end"/>
            </w:r>
          </w:hyperlink>
        </w:p>
        <w:p w14:paraId="66F6973B" w14:textId="4C02D130" w:rsidR="001A36D4" w:rsidRDefault="001A36D4">
          <w:pPr>
            <w:pStyle w:val="TOC2"/>
            <w:tabs>
              <w:tab w:val="right" w:leader="dot" w:pos="9016"/>
            </w:tabs>
            <w:rPr>
              <w:rFonts w:eastAsiaTheme="minorEastAsia"/>
              <w:noProof/>
              <w:sz w:val="22"/>
              <w:lang w:eastAsia="en-NZ"/>
            </w:rPr>
          </w:pPr>
          <w:hyperlink w:anchor="_Toc134042743" w:history="1">
            <w:r w:rsidRPr="009E77AA">
              <w:rPr>
                <w:rStyle w:val="Hyperlink"/>
                <w:noProof/>
              </w:rPr>
              <w:t>Attributes</w:t>
            </w:r>
            <w:r>
              <w:rPr>
                <w:noProof/>
                <w:webHidden/>
              </w:rPr>
              <w:tab/>
            </w:r>
            <w:r>
              <w:rPr>
                <w:noProof/>
                <w:webHidden/>
              </w:rPr>
              <w:fldChar w:fldCharType="begin"/>
            </w:r>
            <w:r>
              <w:rPr>
                <w:noProof/>
                <w:webHidden/>
              </w:rPr>
              <w:instrText xml:space="preserve"> PAGEREF _Toc134042743 \h </w:instrText>
            </w:r>
            <w:r>
              <w:rPr>
                <w:noProof/>
                <w:webHidden/>
              </w:rPr>
            </w:r>
            <w:r>
              <w:rPr>
                <w:noProof/>
                <w:webHidden/>
              </w:rPr>
              <w:fldChar w:fldCharType="separate"/>
            </w:r>
            <w:r>
              <w:rPr>
                <w:noProof/>
                <w:webHidden/>
              </w:rPr>
              <w:t>4</w:t>
            </w:r>
            <w:r>
              <w:rPr>
                <w:noProof/>
                <w:webHidden/>
              </w:rPr>
              <w:fldChar w:fldCharType="end"/>
            </w:r>
          </w:hyperlink>
        </w:p>
        <w:p w14:paraId="1D14945E" w14:textId="7CF2F345" w:rsidR="001A36D4" w:rsidRDefault="001A36D4">
          <w:pPr>
            <w:pStyle w:val="TOC3"/>
            <w:tabs>
              <w:tab w:val="right" w:leader="dot" w:pos="9016"/>
            </w:tabs>
            <w:rPr>
              <w:rFonts w:eastAsiaTheme="minorEastAsia"/>
              <w:noProof/>
              <w:sz w:val="22"/>
              <w:lang w:eastAsia="en-NZ"/>
            </w:rPr>
          </w:pPr>
          <w:hyperlink w:anchor="_Toc134042744" w:history="1">
            <w:r w:rsidRPr="009E77AA">
              <w:rPr>
                <w:rStyle w:val="Hyperlink"/>
                <w:noProof/>
              </w:rPr>
              <w:t>Candidate Key</w:t>
            </w:r>
            <w:r>
              <w:rPr>
                <w:noProof/>
                <w:webHidden/>
              </w:rPr>
              <w:tab/>
            </w:r>
            <w:r>
              <w:rPr>
                <w:noProof/>
                <w:webHidden/>
              </w:rPr>
              <w:fldChar w:fldCharType="begin"/>
            </w:r>
            <w:r>
              <w:rPr>
                <w:noProof/>
                <w:webHidden/>
              </w:rPr>
              <w:instrText xml:space="preserve"> PAGEREF _Toc134042744 \h </w:instrText>
            </w:r>
            <w:r>
              <w:rPr>
                <w:noProof/>
                <w:webHidden/>
              </w:rPr>
            </w:r>
            <w:r>
              <w:rPr>
                <w:noProof/>
                <w:webHidden/>
              </w:rPr>
              <w:fldChar w:fldCharType="separate"/>
            </w:r>
            <w:r>
              <w:rPr>
                <w:noProof/>
                <w:webHidden/>
              </w:rPr>
              <w:t>5</w:t>
            </w:r>
            <w:r>
              <w:rPr>
                <w:noProof/>
                <w:webHidden/>
              </w:rPr>
              <w:fldChar w:fldCharType="end"/>
            </w:r>
          </w:hyperlink>
        </w:p>
        <w:p w14:paraId="398C9D23" w14:textId="579A6706" w:rsidR="001A36D4" w:rsidRDefault="001A36D4">
          <w:pPr>
            <w:pStyle w:val="TOC3"/>
            <w:tabs>
              <w:tab w:val="right" w:leader="dot" w:pos="9016"/>
            </w:tabs>
            <w:rPr>
              <w:rFonts w:eastAsiaTheme="minorEastAsia"/>
              <w:noProof/>
              <w:sz w:val="22"/>
              <w:lang w:eastAsia="en-NZ"/>
            </w:rPr>
          </w:pPr>
          <w:hyperlink w:anchor="_Toc134042745" w:history="1">
            <w:r w:rsidRPr="009E77AA">
              <w:rPr>
                <w:rStyle w:val="Hyperlink"/>
                <w:noProof/>
              </w:rPr>
              <w:t>Weak Key</w:t>
            </w:r>
            <w:r>
              <w:rPr>
                <w:noProof/>
                <w:webHidden/>
              </w:rPr>
              <w:tab/>
            </w:r>
            <w:r>
              <w:rPr>
                <w:noProof/>
                <w:webHidden/>
              </w:rPr>
              <w:fldChar w:fldCharType="begin"/>
            </w:r>
            <w:r>
              <w:rPr>
                <w:noProof/>
                <w:webHidden/>
              </w:rPr>
              <w:instrText xml:space="preserve"> PAGEREF _Toc134042745 \h </w:instrText>
            </w:r>
            <w:r>
              <w:rPr>
                <w:noProof/>
                <w:webHidden/>
              </w:rPr>
            </w:r>
            <w:r>
              <w:rPr>
                <w:noProof/>
                <w:webHidden/>
              </w:rPr>
              <w:fldChar w:fldCharType="separate"/>
            </w:r>
            <w:r>
              <w:rPr>
                <w:noProof/>
                <w:webHidden/>
              </w:rPr>
              <w:t>5</w:t>
            </w:r>
            <w:r>
              <w:rPr>
                <w:noProof/>
                <w:webHidden/>
              </w:rPr>
              <w:fldChar w:fldCharType="end"/>
            </w:r>
          </w:hyperlink>
        </w:p>
        <w:p w14:paraId="62750A06" w14:textId="4C2BA9F7" w:rsidR="001A36D4" w:rsidRDefault="001A36D4">
          <w:pPr>
            <w:pStyle w:val="TOC3"/>
            <w:tabs>
              <w:tab w:val="right" w:leader="dot" w:pos="9016"/>
            </w:tabs>
            <w:rPr>
              <w:rFonts w:eastAsiaTheme="minorEastAsia"/>
              <w:noProof/>
              <w:sz w:val="22"/>
              <w:lang w:eastAsia="en-NZ"/>
            </w:rPr>
          </w:pPr>
          <w:hyperlink w:anchor="_Toc134042746" w:history="1">
            <w:r w:rsidRPr="009E77AA">
              <w:rPr>
                <w:rStyle w:val="Hyperlink"/>
                <w:noProof/>
              </w:rPr>
              <w:t>Multivalued Attribute</w:t>
            </w:r>
            <w:r>
              <w:rPr>
                <w:noProof/>
                <w:webHidden/>
              </w:rPr>
              <w:tab/>
            </w:r>
            <w:r>
              <w:rPr>
                <w:noProof/>
                <w:webHidden/>
              </w:rPr>
              <w:fldChar w:fldCharType="begin"/>
            </w:r>
            <w:r>
              <w:rPr>
                <w:noProof/>
                <w:webHidden/>
              </w:rPr>
              <w:instrText xml:space="preserve"> PAGEREF _Toc134042746 \h </w:instrText>
            </w:r>
            <w:r>
              <w:rPr>
                <w:noProof/>
                <w:webHidden/>
              </w:rPr>
            </w:r>
            <w:r>
              <w:rPr>
                <w:noProof/>
                <w:webHidden/>
              </w:rPr>
              <w:fldChar w:fldCharType="separate"/>
            </w:r>
            <w:r>
              <w:rPr>
                <w:noProof/>
                <w:webHidden/>
              </w:rPr>
              <w:t>5</w:t>
            </w:r>
            <w:r>
              <w:rPr>
                <w:noProof/>
                <w:webHidden/>
              </w:rPr>
              <w:fldChar w:fldCharType="end"/>
            </w:r>
          </w:hyperlink>
        </w:p>
        <w:p w14:paraId="3F0E7EDE" w14:textId="0FEA2841" w:rsidR="001A36D4" w:rsidRDefault="001A36D4">
          <w:pPr>
            <w:pStyle w:val="TOC3"/>
            <w:tabs>
              <w:tab w:val="right" w:leader="dot" w:pos="9016"/>
            </w:tabs>
            <w:rPr>
              <w:rFonts w:eastAsiaTheme="minorEastAsia"/>
              <w:noProof/>
              <w:sz w:val="22"/>
              <w:lang w:eastAsia="en-NZ"/>
            </w:rPr>
          </w:pPr>
          <w:hyperlink w:anchor="_Toc134042747" w:history="1">
            <w:r w:rsidRPr="009E77AA">
              <w:rPr>
                <w:rStyle w:val="Hyperlink"/>
                <w:noProof/>
              </w:rPr>
              <w:t>Derived Attribute</w:t>
            </w:r>
            <w:r>
              <w:rPr>
                <w:noProof/>
                <w:webHidden/>
              </w:rPr>
              <w:tab/>
            </w:r>
            <w:r>
              <w:rPr>
                <w:noProof/>
                <w:webHidden/>
              </w:rPr>
              <w:fldChar w:fldCharType="begin"/>
            </w:r>
            <w:r>
              <w:rPr>
                <w:noProof/>
                <w:webHidden/>
              </w:rPr>
              <w:instrText xml:space="preserve"> PAGEREF _Toc134042747 \h </w:instrText>
            </w:r>
            <w:r>
              <w:rPr>
                <w:noProof/>
                <w:webHidden/>
              </w:rPr>
            </w:r>
            <w:r>
              <w:rPr>
                <w:noProof/>
                <w:webHidden/>
              </w:rPr>
              <w:fldChar w:fldCharType="separate"/>
            </w:r>
            <w:r>
              <w:rPr>
                <w:noProof/>
                <w:webHidden/>
              </w:rPr>
              <w:t>5</w:t>
            </w:r>
            <w:r>
              <w:rPr>
                <w:noProof/>
                <w:webHidden/>
              </w:rPr>
              <w:fldChar w:fldCharType="end"/>
            </w:r>
          </w:hyperlink>
        </w:p>
        <w:p w14:paraId="2A25D9B3" w14:textId="5F532D8E" w:rsidR="001A36D4" w:rsidRDefault="001A36D4">
          <w:pPr>
            <w:pStyle w:val="TOC3"/>
            <w:tabs>
              <w:tab w:val="right" w:leader="dot" w:pos="9016"/>
            </w:tabs>
            <w:rPr>
              <w:rFonts w:eastAsiaTheme="minorEastAsia"/>
              <w:noProof/>
              <w:sz w:val="22"/>
              <w:lang w:eastAsia="en-NZ"/>
            </w:rPr>
          </w:pPr>
          <w:hyperlink w:anchor="_Toc134042748" w:history="1">
            <w:r w:rsidRPr="009E77AA">
              <w:rPr>
                <w:rStyle w:val="Hyperlink"/>
                <w:noProof/>
              </w:rPr>
              <w:t>Composite Attribute</w:t>
            </w:r>
            <w:r>
              <w:rPr>
                <w:noProof/>
                <w:webHidden/>
              </w:rPr>
              <w:tab/>
            </w:r>
            <w:r>
              <w:rPr>
                <w:noProof/>
                <w:webHidden/>
              </w:rPr>
              <w:fldChar w:fldCharType="begin"/>
            </w:r>
            <w:r>
              <w:rPr>
                <w:noProof/>
                <w:webHidden/>
              </w:rPr>
              <w:instrText xml:space="preserve"> PAGEREF _Toc134042748 \h </w:instrText>
            </w:r>
            <w:r>
              <w:rPr>
                <w:noProof/>
                <w:webHidden/>
              </w:rPr>
            </w:r>
            <w:r>
              <w:rPr>
                <w:noProof/>
                <w:webHidden/>
              </w:rPr>
              <w:fldChar w:fldCharType="separate"/>
            </w:r>
            <w:r>
              <w:rPr>
                <w:noProof/>
                <w:webHidden/>
              </w:rPr>
              <w:t>6</w:t>
            </w:r>
            <w:r>
              <w:rPr>
                <w:noProof/>
                <w:webHidden/>
              </w:rPr>
              <w:fldChar w:fldCharType="end"/>
            </w:r>
          </w:hyperlink>
        </w:p>
        <w:p w14:paraId="091D73B5" w14:textId="5BDF976F" w:rsidR="001A36D4" w:rsidRDefault="001A36D4">
          <w:pPr>
            <w:pStyle w:val="TOC2"/>
            <w:tabs>
              <w:tab w:val="right" w:leader="dot" w:pos="9016"/>
            </w:tabs>
            <w:rPr>
              <w:rFonts w:eastAsiaTheme="minorEastAsia"/>
              <w:noProof/>
              <w:sz w:val="22"/>
              <w:lang w:eastAsia="en-NZ"/>
            </w:rPr>
          </w:pPr>
          <w:hyperlink w:anchor="_Toc134042749" w:history="1">
            <w:r w:rsidRPr="009E77AA">
              <w:rPr>
                <w:rStyle w:val="Hyperlink"/>
                <w:noProof/>
              </w:rPr>
              <w:t>Relationships</w:t>
            </w:r>
            <w:r>
              <w:rPr>
                <w:noProof/>
                <w:webHidden/>
              </w:rPr>
              <w:tab/>
            </w:r>
            <w:r>
              <w:rPr>
                <w:noProof/>
                <w:webHidden/>
              </w:rPr>
              <w:fldChar w:fldCharType="begin"/>
            </w:r>
            <w:r>
              <w:rPr>
                <w:noProof/>
                <w:webHidden/>
              </w:rPr>
              <w:instrText xml:space="preserve"> PAGEREF _Toc134042749 \h </w:instrText>
            </w:r>
            <w:r>
              <w:rPr>
                <w:noProof/>
                <w:webHidden/>
              </w:rPr>
            </w:r>
            <w:r>
              <w:rPr>
                <w:noProof/>
                <w:webHidden/>
              </w:rPr>
              <w:fldChar w:fldCharType="separate"/>
            </w:r>
            <w:r>
              <w:rPr>
                <w:noProof/>
                <w:webHidden/>
              </w:rPr>
              <w:t>6</w:t>
            </w:r>
            <w:r>
              <w:rPr>
                <w:noProof/>
                <w:webHidden/>
              </w:rPr>
              <w:fldChar w:fldCharType="end"/>
            </w:r>
          </w:hyperlink>
        </w:p>
        <w:p w14:paraId="49ECABC3" w14:textId="05588BA7" w:rsidR="001A36D4" w:rsidRDefault="001A36D4">
          <w:pPr>
            <w:pStyle w:val="TOC3"/>
            <w:tabs>
              <w:tab w:val="right" w:leader="dot" w:pos="9016"/>
            </w:tabs>
            <w:rPr>
              <w:rFonts w:eastAsiaTheme="minorEastAsia"/>
              <w:noProof/>
              <w:sz w:val="22"/>
              <w:lang w:eastAsia="en-NZ"/>
            </w:rPr>
          </w:pPr>
          <w:hyperlink w:anchor="_Toc134042750" w:history="1">
            <w:r w:rsidRPr="009E77AA">
              <w:rPr>
                <w:rStyle w:val="Hyperlink"/>
                <w:noProof/>
              </w:rPr>
              <w:t>Strong Relationship</w:t>
            </w:r>
            <w:r>
              <w:rPr>
                <w:noProof/>
                <w:webHidden/>
              </w:rPr>
              <w:tab/>
            </w:r>
            <w:r>
              <w:rPr>
                <w:noProof/>
                <w:webHidden/>
              </w:rPr>
              <w:fldChar w:fldCharType="begin"/>
            </w:r>
            <w:r>
              <w:rPr>
                <w:noProof/>
                <w:webHidden/>
              </w:rPr>
              <w:instrText xml:space="preserve"> PAGEREF _Toc134042750 \h </w:instrText>
            </w:r>
            <w:r>
              <w:rPr>
                <w:noProof/>
                <w:webHidden/>
              </w:rPr>
            </w:r>
            <w:r>
              <w:rPr>
                <w:noProof/>
                <w:webHidden/>
              </w:rPr>
              <w:fldChar w:fldCharType="separate"/>
            </w:r>
            <w:r>
              <w:rPr>
                <w:noProof/>
                <w:webHidden/>
              </w:rPr>
              <w:t>6</w:t>
            </w:r>
            <w:r>
              <w:rPr>
                <w:noProof/>
                <w:webHidden/>
              </w:rPr>
              <w:fldChar w:fldCharType="end"/>
            </w:r>
          </w:hyperlink>
        </w:p>
        <w:p w14:paraId="17863CD9" w14:textId="604D5EDB" w:rsidR="001A36D4" w:rsidRDefault="001A36D4">
          <w:pPr>
            <w:pStyle w:val="TOC3"/>
            <w:tabs>
              <w:tab w:val="right" w:leader="dot" w:pos="9016"/>
            </w:tabs>
            <w:rPr>
              <w:rFonts w:eastAsiaTheme="minorEastAsia"/>
              <w:noProof/>
              <w:sz w:val="22"/>
              <w:lang w:eastAsia="en-NZ"/>
            </w:rPr>
          </w:pPr>
          <w:hyperlink w:anchor="_Toc134042751" w:history="1">
            <w:r w:rsidRPr="009E77AA">
              <w:rPr>
                <w:rStyle w:val="Hyperlink"/>
                <w:noProof/>
              </w:rPr>
              <w:t>Weak Relationship</w:t>
            </w:r>
            <w:r>
              <w:rPr>
                <w:noProof/>
                <w:webHidden/>
              </w:rPr>
              <w:tab/>
            </w:r>
            <w:r>
              <w:rPr>
                <w:noProof/>
                <w:webHidden/>
              </w:rPr>
              <w:fldChar w:fldCharType="begin"/>
            </w:r>
            <w:r>
              <w:rPr>
                <w:noProof/>
                <w:webHidden/>
              </w:rPr>
              <w:instrText xml:space="preserve"> PAGEREF _Toc134042751 \h </w:instrText>
            </w:r>
            <w:r>
              <w:rPr>
                <w:noProof/>
                <w:webHidden/>
              </w:rPr>
            </w:r>
            <w:r>
              <w:rPr>
                <w:noProof/>
                <w:webHidden/>
              </w:rPr>
              <w:fldChar w:fldCharType="separate"/>
            </w:r>
            <w:r>
              <w:rPr>
                <w:noProof/>
                <w:webHidden/>
              </w:rPr>
              <w:t>6</w:t>
            </w:r>
            <w:r>
              <w:rPr>
                <w:noProof/>
                <w:webHidden/>
              </w:rPr>
              <w:fldChar w:fldCharType="end"/>
            </w:r>
          </w:hyperlink>
        </w:p>
        <w:p w14:paraId="13D8FE9E" w14:textId="03C5E59E" w:rsidR="001A36D4" w:rsidRDefault="001A36D4">
          <w:pPr>
            <w:pStyle w:val="TOC2"/>
            <w:tabs>
              <w:tab w:val="right" w:leader="dot" w:pos="9016"/>
            </w:tabs>
            <w:rPr>
              <w:rFonts w:eastAsiaTheme="minorEastAsia"/>
              <w:noProof/>
              <w:sz w:val="22"/>
              <w:lang w:eastAsia="en-NZ"/>
            </w:rPr>
          </w:pPr>
          <w:hyperlink w:anchor="_Toc134042752" w:history="1">
            <w:r w:rsidRPr="009E77AA">
              <w:rPr>
                <w:rStyle w:val="Hyperlink"/>
                <w:noProof/>
              </w:rPr>
              <w:t>Cardinality</w:t>
            </w:r>
            <w:r>
              <w:rPr>
                <w:noProof/>
                <w:webHidden/>
              </w:rPr>
              <w:tab/>
            </w:r>
            <w:r>
              <w:rPr>
                <w:noProof/>
                <w:webHidden/>
              </w:rPr>
              <w:fldChar w:fldCharType="begin"/>
            </w:r>
            <w:r>
              <w:rPr>
                <w:noProof/>
                <w:webHidden/>
              </w:rPr>
              <w:instrText xml:space="preserve"> PAGEREF _Toc134042752 \h </w:instrText>
            </w:r>
            <w:r>
              <w:rPr>
                <w:noProof/>
                <w:webHidden/>
              </w:rPr>
            </w:r>
            <w:r>
              <w:rPr>
                <w:noProof/>
                <w:webHidden/>
              </w:rPr>
              <w:fldChar w:fldCharType="separate"/>
            </w:r>
            <w:r>
              <w:rPr>
                <w:noProof/>
                <w:webHidden/>
              </w:rPr>
              <w:t>7</w:t>
            </w:r>
            <w:r>
              <w:rPr>
                <w:noProof/>
                <w:webHidden/>
              </w:rPr>
              <w:fldChar w:fldCharType="end"/>
            </w:r>
          </w:hyperlink>
        </w:p>
        <w:p w14:paraId="06ACA634" w14:textId="6B2B28E9" w:rsidR="001A36D4" w:rsidRDefault="001A36D4">
          <w:pPr>
            <w:pStyle w:val="TOC3"/>
            <w:tabs>
              <w:tab w:val="right" w:leader="dot" w:pos="9016"/>
            </w:tabs>
            <w:rPr>
              <w:rFonts w:eastAsiaTheme="minorEastAsia"/>
              <w:noProof/>
              <w:sz w:val="22"/>
              <w:lang w:eastAsia="en-NZ"/>
            </w:rPr>
          </w:pPr>
          <w:hyperlink w:anchor="_Toc134042753" w:history="1">
            <w:r w:rsidRPr="009E77AA">
              <w:rPr>
                <w:rStyle w:val="Hyperlink"/>
                <w:noProof/>
              </w:rPr>
              <w:t>One-to-One</w:t>
            </w:r>
            <w:r>
              <w:rPr>
                <w:noProof/>
                <w:webHidden/>
              </w:rPr>
              <w:tab/>
            </w:r>
            <w:r>
              <w:rPr>
                <w:noProof/>
                <w:webHidden/>
              </w:rPr>
              <w:fldChar w:fldCharType="begin"/>
            </w:r>
            <w:r>
              <w:rPr>
                <w:noProof/>
                <w:webHidden/>
              </w:rPr>
              <w:instrText xml:space="preserve"> PAGEREF _Toc134042753 \h </w:instrText>
            </w:r>
            <w:r>
              <w:rPr>
                <w:noProof/>
                <w:webHidden/>
              </w:rPr>
            </w:r>
            <w:r>
              <w:rPr>
                <w:noProof/>
                <w:webHidden/>
              </w:rPr>
              <w:fldChar w:fldCharType="separate"/>
            </w:r>
            <w:r>
              <w:rPr>
                <w:noProof/>
                <w:webHidden/>
              </w:rPr>
              <w:t>7</w:t>
            </w:r>
            <w:r>
              <w:rPr>
                <w:noProof/>
                <w:webHidden/>
              </w:rPr>
              <w:fldChar w:fldCharType="end"/>
            </w:r>
          </w:hyperlink>
        </w:p>
        <w:p w14:paraId="2870D236" w14:textId="1C5B80CA" w:rsidR="001A36D4" w:rsidRDefault="001A36D4">
          <w:pPr>
            <w:pStyle w:val="TOC3"/>
            <w:tabs>
              <w:tab w:val="right" w:leader="dot" w:pos="9016"/>
            </w:tabs>
            <w:rPr>
              <w:rFonts w:eastAsiaTheme="minorEastAsia"/>
              <w:noProof/>
              <w:sz w:val="22"/>
              <w:lang w:eastAsia="en-NZ"/>
            </w:rPr>
          </w:pPr>
          <w:hyperlink w:anchor="_Toc134042754" w:history="1">
            <w:r w:rsidRPr="009E77AA">
              <w:rPr>
                <w:rStyle w:val="Hyperlink"/>
                <w:noProof/>
              </w:rPr>
              <w:t>One-to-Many</w:t>
            </w:r>
            <w:r>
              <w:rPr>
                <w:noProof/>
                <w:webHidden/>
              </w:rPr>
              <w:tab/>
            </w:r>
            <w:r>
              <w:rPr>
                <w:noProof/>
                <w:webHidden/>
              </w:rPr>
              <w:fldChar w:fldCharType="begin"/>
            </w:r>
            <w:r>
              <w:rPr>
                <w:noProof/>
                <w:webHidden/>
              </w:rPr>
              <w:instrText xml:space="preserve"> PAGEREF _Toc134042754 \h </w:instrText>
            </w:r>
            <w:r>
              <w:rPr>
                <w:noProof/>
                <w:webHidden/>
              </w:rPr>
            </w:r>
            <w:r>
              <w:rPr>
                <w:noProof/>
                <w:webHidden/>
              </w:rPr>
              <w:fldChar w:fldCharType="separate"/>
            </w:r>
            <w:r>
              <w:rPr>
                <w:noProof/>
                <w:webHidden/>
              </w:rPr>
              <w:t>7</w:t>
            </w:r>
            <w:r>
              <w:rPr>
                <w:noProof/>
                <w:webHidden/>
              </w:rPr>
              <w:fldChar w:fldCharType="end"/>
            </w:r>
          </w:hyperlink>
        </w:p>
        <w:p w14:paraId="0B3D39BD" w14:textId="14D82826" w:rsidR="001A36D4" w:rsidRDefault="001A36D4">
          <w:pPr>
            <w:pStyle w:val="TOC3"/>
            <w:tabs>
              <w:tab w:val="right" w:leader="dot" w:pos="9016"/>
            </w:tabs>
            <w:rPr>
              <w:rFonts w:eastAsiaTheme="minorEastAsia"/>
              <w:noProof/>
              <w:sz w:val="22"/>
              <w:lang w:eastAsia="en-NZ"/>
            </w:rPr>
          </w:pPr>
          <w:hyperlink w:anchor="_Toc134042755" w:history="1">
            <w:r w:rsidRPr="009E77AA">
              <w:rPr>
                <w:rStyle w:val="Hyperlink"/>
                <w:noProof/>
              </w:rPr>
              <w:t>Many-to-Many</w:t>
            </w:r>
            <w:r>
              <w:rPr>
                <w:noProof/>
                <w:webHidden/>
              </w:rPr>
              <w:tab/>
            </w:r>
            <w:r>
              <w:rPr>
                <w:noProof/>
                <w:webHidden/>
              </w:rPr>
              <w:fldChar w:fldCharType="begin"/>
            </w:r>
            <w:r>
              <w:rPr>
                <w:noProof/>
                <w:webHidden/>
              </w:rPr>
              <w:instrText xml:space="preserve"> PAGEREF _Toc134042755 \h </w:instrText>
            </w:r>
            <w:r>
              <w:rPr>
                <w:noProof/>
                <w:webHidden/>
              </w:rPr>
            </w:r>
            <w:r>
              <w:rPr>
                <w:noProof/>
                <w:webHidden/>
              </w:rPr>
              <w:fldChar w:fldCharType="separate"/>
            </w:r>
            <w:r>
              <w:rPr>
                <w:noProof/>
                <w:webHidden/>
              </w:rPr>
              <w:t>7</w:t>
            </w:r>
            <w:r>
              <w:rPr>
                <w:noProof/>
                <w:webHidden/>
              </w:rPr>
              <w:fldChar w:fldCharType="end"/>
            </w:r>
          </w:hyperlink>
        </w:p>
        <w:p w14:paraId="46DCAC26" w14:textId="015FF0E7" w:rsidR="001A36D4" w:rsidRDefault="001A36D4">
          <w:pPr>
            <w:pStyle w:val="TOC2"/>
            <w:tabs>
              <w:tab w:val="right" w:leader="dot" w:pos="9016"/>
            </w:tabs>
            <w:rPr>
              <w:rFonts w:eastAsiaTheme="minorEastAsia"/>
              <w:noProof/>
              <w:sz w:val="22"/>
              <w:lang w:eastAsia="en-NZ"/>
            </w:rPr>
          </w:pPr>
          <w:hyperlink w:anchor="_Toc134042756" w:history="1">
            <w:r w:rsidRPr="009E77AA">
              <w:rPr>
                <w:rStyle w:val="Hyperlink"/>
                <w:noProof/>
              </w:rPr>
              <w:t>Participation</w:t>
            </w:r>
            <w:r>
              <w:rPr>
                <w:noProof/>
                <w:webHidden/>
              </w:rPr>
              <w:tab/>
            </w:r>
            <w:r>
              <w:rPr>
                <w:noProof/>
                <w:webHidden/>
              </w:rPr>
              <w:fldChar w:fldCharType="begin"/>
            </w:r>
            <w:r>
              <w:rPr>
                <w:noProof/>
                <w:webHidden/>
              </w:rPr>
              <w:instrText xml:space="preserve"> PAGEREF _Toc134042756 \h </w:instrText>
            </w:r>
            <w:r>
              <w:rPr>
                <w:noProof/>
                <w:webHidden/>
              </w:rPr>
            </w:r>
            <w:r>
              <w:rPr>
                <w:noProof/>
                <w:webHidden/>
              </w:rPr>
              <w:fldChar w:fldCharType="separate"/>
            </w:r>
            <w:r>
              <w:rPr>
                <w:noProof/>
                <w:webHidden/>
              </w:rPr>
              <w:t>8</w:t>
            </w:r>
            <w:r>
              <w:rPr>
                <w:noProof/>
                <w:webHidden/>
              </w:rPr>
              <w:fldChar w:fldCharType="end"/>
            </w:r>
          </w:hyperlink>
        </w:p>
        <w:p w14:paraId="1AC51941" w14:textId="4E32BD02" w:rsidR="001A36D4" w:rsidRDefault="001A36D4">
          <w:pPr>
            <w:pStyle w:val="TOC3"/>
            <w:tabs>
              <w:tab w:val="right" w:leader="dot" w:pos="9016"/>
            </w:tabs>
            <w:rPr>
              <w:rFonts w:eastAsiaTheme="minorEastAsia"/>
              <w:noProof/>
              <w:sz w:val="22"/>
              <w:lang w:eastAsia="en-NZ"/>
            </w:rPr>
          </w:pPr>
          <w:hyperlink w:anchor="_Toc134042757" w:history="1">
            <w:r w:rsidRPr="009E77AA">
              <w:rPr>
                <w:rStyle w:val="Hyperlink"/>
                <w:noProof/>
              </w:rPr>
              <w:t>Partial</w:t>
            </w:r>
            <w:r>
              <w:rPr>
                <w:noProof/>
                <w:webHidden/>
              </w:rPr>
              <w:tab/>
            </w:r>
            <w:r>
              <w:rPr>
                <w:noProof/>
                <w:webHidden/>
              </w:rPr>
              <w:fldChar w:fldCharType="begin"/>
            </w:r>
            <w:r>
              <w:rPr>
                <w:noProof/>
                <w:webHidden/>
              </w:rPr>
              <w:instrText xml:space="preserve"> PAGEREF _Toc134042757 \h </w:instrText>
            </w:r>
            <w:r>
              <w:rPr>
                <w:noProof/>
                <w:webHidden/>
              </w:rPr>
            </w:r>
            <w:r>
              <w:rPr>
                <w:noProof/>
                <w:webHidden/>
              </w:rPr>
              <w:fldChar w:fldCharType="separate"/>
            </w:r>
            <w:r>
              <w:rPr>
                <w:noProof/>
                <w:webHidden/>
              </w:rPr>
              <w:t>8</w:t>
            </w:r>
            <w:r>
              <w:rPr>
                <w:noProof/>
                <w:webHidden/>
              </w:rPr>
              <w:fldChar w:fldCharType="end"/>
            </w:r>
          </w:hyperlink>
        </w:p>
        <w:p w14:paraId="16669839" w14:textId="7092800A" w:rsidR="001A36D4" w:rsidRDefault="001A36D4">
          <w:pPr>
            <w:pStyle w:val="TOC3"/>
            <w:tabs>
              <w:tab w:val="right" w:leader="dot" w:pos="9016"/>
            </w:tabs>
            <w:rPr>
              <w:rFonts w:eastAsiaTheme="minorEastAsia"/>
              <w:noProof/>
              <w:sz w:val="22"/>
              <w:lang w:eastAsia="en-NZ"/>
            </w:rPr>
          </w:pPr>
          <w:hyperlink w:anchor="_Toc134042758" w:history="1">
            <w:r w:rsidRPr="009E77AA">
              <w:rPr>
                <w:rStyle w:val="Hyperlink"/>
                <w:noProof/>
              </w:rPr>
              <w:t>Total</w:t>
            </w:r>
            <w:r>
              <w:rPr>
                <w:noProof/>
                <w:webHidden/>
              </w:rPr>
              <w:tab/>
            </w:r>
            <w:r>
              <w:rPr>
                <w:noProof/>
                <w:webHidden/>
              </w:rPr>
              <w:fldChar w:fldCharType="begin"/>
            </w:r>
            <w:r>
              <w:rPr>
                <w:noProof/>
                <w:webHidden/>
              </w:rPr>
              <w:instrText xml:space="preserve"> PAGEREF _Toc134042758 \h </w:instrText>
            </w:r>
            <w:r>
              <w:rPr>
                <w:noProof/>
                <w:webHidden/>
              </w:rPr>
            </w:r>
            <w:r>
              <w:rPr>
                <w:noProof/>
                <w:webHidden/>
              </w:rPr>
              <w:fldChar w:fldCharType="separate"/>
            </w:r>
            <w:r>
              <w:rPr>
                <w:noProof/>
                <w:webHidden/>
              </w:rPr>
              <w:t>8</w:t>
            </w:r>
            <w:r>
              <w:rPr>
                <w:noProof/>
                <w:webHidden/>
              </w:rPr>
              <w:fldChar w:fldCharType="end"/>
            </w:r>
          </w:hyperlink>
        </w:p>
        <w:p w14:paraId="78EA92BA" w14:textId="27655F6B" w:rsidR="001A36D4" w:rsidRDefault="001A36D4">
          <w:pPr>
            <w:pStyle w:val="TOC2"/>
            <w:tabs>
              <w:tab w:val="right" w:leader="dot" w:pos="9016"/>
            </w:tabs>
            <w:rPr>
              <w:rFonts w:eastAsiaTheme="minorEastAsia"/>
              <w:noProof/>
              <w:sz w:val="22"/>
              <w:lang w:eastAsia="en-NZ"/>
            </w:rPr>
          </w:pPr>
          <w:hyperlink w:anchor="_Toc134042759" w:history="1">
            <w:r w:rsidRPr="009E77AA">
              <w:rPr>
                <w:rStyle w:val="Hyperlink"/>
                <w:noProof/>
              </w:rPr>
              <w:t>Optionality</w:t>
            </w:r>
            <w:r>
              <w:rPr>
                <w:noProof/>
                <w:webHidden/>
              </w:rPr>
              <w:tab/>
            </w:r>
            <w:r>
              <w:rPr>
                <w:noProof/>
                <w:webHidden/>
              </w:rPr>
              <w:fldChar w:fldCharType="begin"/>
            </w:r>
            <w:r>
              <w:rPr>
                <w:noProof/>
                <w:webHidden/>
              </w:rPr>
              <w:instrText xml:space="preserve"> PAGEREF _Toc134042759 \h </w:instrText>
            </w:r>
            <w:r>
              <w:rPr>
                <w:noProof/>
                <w:webHidden/>
              </w:rPr>
            </w:r>
            <w:r>
              <w:rPr>
                <w:noProof/>
                <w:webHidden/>
              </w:rPr>
              <w:fldChar w:fldCharType="separate"/>
            </w:r>
            <w:r>
              <w:rPr>
                <w:noProof/>
                <w:webHidden/>
              </w:rPr>
              <w:t>8</w:t>
            </w:r>
            <w:r>
              <w:rPr>
                <w:noProof/>
                <w:webHidden/>
              </w:rPr>
              <w:fldChar w:fldCharType="end"/>
            </w:r>
          </w:hyperlink>
        </w:p>
        <w:p w14:paraId="5A0BE979" w14:textId="67CCAD49" w:rsidR="001A36D4" w:rsidRDefault="001A36D4">
          <w:pPr>
            <w:pStyle w:val="TOC3"/>
            <w:tabs>
              <w:tab w:val="right" w:leader="dot" w:pos="9016"/>
            </w:tabs>
            <w:rPr>
              <w:rFonts w:eastAsiaTheme="minorEastAsia"/>
              <w:noProof/>
              <w:sz w:val="22"/>
              <w:lang w:eastAsia="en-NZ"/>
            </w:rPr>
          </w:pPr>
          <w:hyperlink w:anchor="_Toc134042760" w:history="1">
            <w:r w:rsidRPr="009E77AA">
              <w:rPr>
                <w:rStyle w:val="Hyperlink"/>
                <w:noProof/>
              </w:rPr>
              <w:t>Mandatory</w:t>
            </w:r>
            <w:r>
              <w:rPr>
                <w:noProof/>
                <w:webHidden/>
              </w:rPr>
              <w:tab/>
            </w:r>
            <w:r>
              <w:rPr>
                <w:noProof/>
                <w:webHidden/>
              </w:rPr>
              <w:fldChar w:fldCharType="begin"/>
            </w:r>
            <w:r>
              <w:rPr>
                <w:noProof/>
                <w:webHidden/>
              </w:rPr>
              <w:instrText xml:space="preserve"> PAGEREF _Toc134042760 \h </w:instrText>
            </w:r>
            <w:r>
              <w:rPr>
                <w:noProof/>
                <w:webHidden/>
              </w:rPr>
            </w:r>
            <w:r>
              <w:rPr>
                <w:noProof/>
                <w:webHidden/>
              </w:rPr>
              <w:fldChar w:fldCharType="separate"/>
            </w:r>
            <w:r>
              <w:rPr>
                <w:noProof/>
                <w:webHidden/>
              </w:rPr>
              <w:t>8</w:t>
            </w:r>
            <w:r>
              <w:rPr>
                <w:noProof/>
                <w:webHidden/>
              </w:rPr>
              <w:fldChar w:fldCharType="end"/>
            </w:r>
          </w:hyperlink>
        </w:p>
        <w:p w14:paraId="1608A332" w14:textId="63D507B8" w:rsidR="001A36D4" w:rsidRDefault="001A36D4">
          <w:pPr>
            <w:pStyle w:val="TOC3"/>
            <w:tabs>
              <w:tab w:val="right" w:leader="dot" w:pos="9016"/>
            </w:tabs>
            <w:rPr>
              <w:rFonts w:eastAsiaTheme="minorEastAsia"/>
              <w:noProof/>
              <w:sz w:val="22"/>
              <w:lang w:eastAsia="en-NZ"/>
            </w:rPr>
          </w:pPr>
          <w:hyperlink w:anchor="_Toc134042761" w:history="1">
            <w:r w:rsidRPr="009E77AA">
              <w:rPr>
                <w:rStyle w:val="Hyperlink"/>
                <w:noProof/>
              </w:rPr>
              <w:t>Optional</w:t>
            </w:r>
            <w:r>
              <w:rPr>
                <w:noProof/>
                <w:webHidden/>
              </w:rPr>
              <w:tab/>
            </w:r>
            <w:r>
              <w:rPr>
                <w:noProof/>
                <w:webHidden/>
              </w:rPr>
              <w:fldChar w:fldCharType="begin"/>
            </w:r>
            <w:r>
              <w:rPr>
                <w:noProof/>
                <w:webHidden/>
              </w:rPr>
              <w:instrText xml:space="preserve"> PAGEREF _Toc134042761 \h </w:instrText>
            </w:r>
            <w:r>
              <w:rPr>
                <w:noProof/>
                <w:webHidden/>
              </w:rPr>
            </w:r>
            <w:r>
              <w:rPr>
                <w:noProof/>
                <w:webHidden/>
              </w:rPr>
              <w:fldChar w:fldCharType="separate"/>
            </w:r>
            <w:r>
              <w:rPr>
                <w:noProof/>
                <w:webHidden/>
              </w:rPr>
              <w:t>8</w:t>
            </w:r>
            <w:r>
              <w:rPr>
                <w:noProof/>
                <w:webHidden/>
              </w:rPr>
              <w:fldChar w:fldCharType="end"/>
            </w:r>
          </w:hyperlink>
        </w:p>
        <w:p w14:paraId="64697FA4" w14:textId="00059571" w:rsidR="001A36D4" w:rsidRDefault="001A36D4">
          <w:pPr>
            <w:pStyle w:val="TOC2"/>
            <w:tabs>
              <w:tab w:val="right" w:leader="dot" w:pos="9016"/>
            </w:tabs>
            <w:rPr>
              <w:rFonts w:eastAsiaTheme="minorEastAsia"/>
              <w:noProof/>
              <w:sz w:val="22"/>
              <w:lang w:eastAsia="en-NZ"/>
            </w:rPr>
          </w:pPr>
          <w:hyperlink w:anchor="_Toc134042762" w:history="1">
            <w:r w:rsidRPr="009E77AA">
              <w:rPr>
                <w:rStyle w:val="Hyperlink"/>
                <w:noProof/>
              </w:rPr>
              <w:t>Extended Notation</w:t>
            </w:r>
            <w:r>
              <w:rPr>
                <w:noProof/>
                <w:webHidden/>
              </w:rPr>
              <w:tab/>
            </w:r>
            <w:r>
              <w:rPr>
                <w:noProof/>
                <w:webHidden/>
              </w:rPr>
              <w:fldChar w:fldCharType="begin"/>
            </w:r>
            <w:r>
              <w:rPr>
                <w:noProof/>
                <w:webHidden/>
              </w:rPr>
              <w:instrText xml:space="preserve"> PAGEREF _Toc134042762 \h </w:instrText>
            </w:r>
            <w:r>
              <w:rPr>
                <w:noProof/>
                <w:webHidden/>
              </w:rPr>
            </w:r>
            <w:r>
              <w:rPr>
                <w:noProof/>
                <w:webHidden/>
              </w:rPr>
              <w:fldChar w:fldCharType="separate"/>
            </w:r>
            <w:r>
              <w:rPr>
                <w:noProof/>
                <w:webHidden/>
              </w:rPr>
              <w:t>9</w:t>
            </w:r>
            <w:r>
              <w:rPr>
                <w:noProof/>
                <w:webHidden/>
              </w:rPr>
              <w:fldChar w:fldCharType="end"/>
            </w:r>
          </w:hyperlink>
        </w:p>
        <w:p w14:paraId="3E52A58C" w14:textId="7E751657" w:rsidR="001A36D4" w:rsidRDefault="001A36D4">
          <w:pPr>
            <w:pStyle w:val="TOC3"/>
            <w:tabs>
              <w:tab w:val="right" w:leader="dot" w:pos="9016"/>
            </w:tabs>
            <w:rPr>
              <w:rFonts w:eastAsiaTheme="minorEastAsia"/>
              <w:noProof/>
              <w:sz w:val="22"/>
              <w:lang w:eastAsia="en-NZ"/>
            </w:rPr>
          </w:pPr>
          <w:hyperlink w:anchor="_Toc134042763" w:history="1">
            <w:r w:rsidRPr="009E77AA">
              <w:rPr>
                <w:rStyle w:val="Hyperlink"/>
                <w:noProof/>
              </w:rPr>
              <w:t>Generalisation</w:t>
            </w:r>
            <w:r>
              <w:rPr>
                <w:noProof/>
                <w:webHidden/>
              </w:rPr>
              <w:tab/>
            </w:r>
            <w:r>
              <w:rPr>
                <w:noProof/>
                <w:webHidden/>
              </w:rPr>
              <w:fldChar w:fldCharType="begin"/>
            </w:r>
            <w:r>
              <w:rPr>
                <w:noProof/>
                <w:webHidden/>
              </w:rPr>
              <w:instrText xml:space="preserve"> PAGEREF _Toc134042763 \h </w:instrText>
            </w:r>
            <w:r>
              <w:rPr>
                <w:noProof/>
                <w:webHidden/>
              </w:rPr>
            </w:r>
            <w:r>
              <w:rPr>
                <w:noProof/>
                <w:webHidden/>
              </w:rPr>
              <w:fldChar w:fldCharType="separate"/>
            </w:r>
            <w:r>
              <w:rPr>
                <w:noProof/>
                <w:webHidden/>
              </w:rPr>
              <w:t>9</w:t>
            </w:r>
            <w:r>
              <w:rPr>
                <w:noProof/>
                <w:webHidden/>
              </w:rPr>
              <w:fldChar w:fldCharType="end"/>
            </w:r>
          </w:hyperlink>
        </w:p>
        <w:p w14:paraId="03A5C614" w14:textId="2C9CE6AF" w:rsidR="001A36D4" w:rsidRDefault="001A36D4">
          <w:pPr>
            <w:pStyle w:val="TOC3"/>
            <w:tabs>
              <w:tab w:val="right" w:leader="dot" w:pos="9016"/>
            </w:tabs>
            <w:rPr>
              <w:rFonts w:eastAsiaTheme="minorEastAsia"/>
              <w:noProof/>
              <w:sz w:val="22"/>
              <w:lang w:eastAsia="en-NZ"/>
            </w:rPr>
          </w:pPr>
          <w:hyperlink w:anchor="_Toc134042764" w:history="1">
            <w:r w:rsidRPr="009E77AA">
              <w:rPr>
                <w:rStyle w:val="Hyperlink"/>
                <w:noProof/>
              </w:rPr>
              <w:t>Specialisation</w:t>
            </w:r>
            <w:r>
              <w:rPr>
                <w:noProof/>
                <w:webHidden/>
              </w:rPr>
              <w:tab/>
            </w:r>
            <w:r>
              <w:rPr>
                <w:noProof/>
                <w:webHidden/>
              </w:rPr>
              <w:fldChar w:fldCharType="begin"/>
            </w:r>
            <w:r>
              <w:rPr>
                <w:noProof/>
                <w:webHidden/>
              </w:rPr>
              <w:instrText xml:space="preserve"> PAGEREF _Toc134042764 \h </w:instrText>
            </w:r>
            <w:r>
              <w:rPr>
                <w:noProof/>
                <w:webHidden/>
              </w:rPr>
            </w:r>
            <w:r>
              <w:rPr>
                <w:noProof/>
                <w:webHidden/>
              </w:rPr>
              <w:fldChar w:fldCharType="separate"/>
            </w:r>
            <w:r>
              <w:rPr>
                <w:noProof/>
                <w:webHidden/>
              </w:rPr>
              <w:t>9</w:t>
            </w:r>
            <w:r>
              <w:rPr>
                <w:noProof/>
                <w:webHidden/>
              </w:rPr>
              <w:fldChar w:fldCharType="end"/>
            </w:r>
          </w:hyperlink>
        </w:p>
        <w:p w14:paraId="09AC950E" w14:textId="3EFB81CA" w:rsidR="001A36D4" w:rsidRDefault="001A36D4">
          <w:pPr>
            <w:pStyle w:val="TOC3"/>
            <w:tabs>
              <w:tab w:val="right" w:leader="dot" w:pos="9016"/>
            </w:tabs>
            <w:rPr>
              <w:rFonts w:eastAsiaTheme="minorEastAsia"/>
              <w:noProof/>
              <w:sz w:val="22"/>
              <w:lang w:eastAsia="en-NZ"/>
            </w:rPr>
          </w:pPr>
          <w:hyperlink w:anchor="_Toc134042765" w:history="1">
            <w:r w:rsidRPr="009E77AA">
              <w:rPr>
                <w:rStyle w:val="Hyperlink"/>
                <w:noProof/>
              </w:rPr>
              <w:t>Disjoint</w:t>
            </w:r>
            <w:r>
              <w:rPr>
                <w:noProof/>
                <w:webHidden/>
              </w:rPr>
              <w:tab/>
            </w:r>
            <w:r>
              <w:rPr>
                <w:noProof/>
                <w:webHidden/>
              </w:rPr>
              <w:fldChar w:fldCharType="begin"/>
            </w:r>
            <w:r>
              <w:rPr>
                <w:noProof/>
                <w:webHidden/>
              </w:rPr>
              <w:instrText xml:space="preserve"> PAGEREF _Toc134042765 \h </w:instrText>
            </w:r>
            <w:r>
              <w:rPr>
                <w:noProof/>
                <w:webHidden/>
              </w:rPr>
            </w:r>
            <w:r>
              <w:rPr>
                <w:noProof/>
                <w:webHidden/>
              </w:rPr>
              <w:fldChar w:fldCharType="separate"/>
            </w:r>
            <w:r>
              <w:rPr>
                <w:noProof/>
                <w:webHidden/>
              </w:rPr>
              <w:t>9</w:t>
            </w:r>
            <w:r>
              <w:rPr>
                <w:noProof/>
                <w:webHidden/>
              </w:rPr>
              <w:fldChar w:fldCharType="end"/>
            </w:r>
          </w:hyperlink>
        </w:p>
        <w:p w14:paraId="3CDEFEDF" w14:textId="07D45F05" w:rsidR="001A36D4" w:rsidRDefault="001A36D4">
          <w:pPr>
            <w:pStyle w:val="TOC3"/>
            <w:tabs>
              <w:tab w:val="right" w:leader="dot" w:pos="9016"/>
            </w:tabs>
            <w:rPr>
              <w:rFonts w:eastAsiaTheme="minorEastAsia"/>
              <w:noProof/>
              <w:sz w:val="22"/>
              <w:lang w:eastAsia="en-NZ"/>
            </w:rPr>
          </w:pPr>
          <w:hyperlink w:anchor="_Toc134042766" w:history="1">
            <w:r w:rsidRPr="009E77AA">
              <w:rPr>
                <w:rStyle w:val="Hyperlink"/>
                <w:noProof/>
              </w:rPr>
              <w:t>Overlapping</w:t>
            </w:r>
            <w:r>
              <w:rPr>
                <w:noProof/>
                <w:webHidden/>
              </w:rPr>
              <w:tab/>
            </w:r>
            <w:r>
              <w:rPr>
                <w:noProof/>
                <w:webHidden/>
              </w:rPr>
              <w:fldChar w:fldCharType="begin"/>
            </w:r>
            <w:r>
              <w:rPr>
                <w:noProof/>
                <w:webHidden/>
              </w:rPr>
              <w:instrText xml:space="preserve"> PAGEREF _Toc134042766 \h </w:instrText>
            </w:r>
            <w:r>
              <w:rPr>
                <w:noProof/>
                <w:webHidden/>
              </w:rPr>
            </w:r>
            <w:r>
              <w:rPr>
                <w:noProof/>
                <w:webHidden/>
              </w:rPr>
              <w:fldChar w:fldCharType="separate"/>
            </w:r>
            <w:r>
              <w:rPr>
                <w:noProof/>
                <w:webHidden/>
              </w:rPr>
              <w:t>10</w:t>
            </w:r>
            <w:r>
              <w:rPr>
                <w:noProof/>
                <w:webHidden/>
              </w:rPr>
              <w:fldChar w:fldCharType="end"/>
            </w:r>
          </w:hyperlink>
        </w:p>
        <w:p w14:paraId="51E4811C" w14:textId="07607DAB" w:rsidR="001A36D4" w:rsidRDefault="001A36D4">
          <w:pPr>
            <w:pStyle w:val="TOC3"/>
            <w:tabs>
              <w:tab w:val="right" w:leader="dot" w:pos="9016"/>
            </w:tabs>
            <w:rPr>
              <w:rFonts w:eastAsiaTheme="minorEastAsia"/>
              <w:noProof/>
              <w:sz w:val="22"/>
              <w:lang w:eastAsia="en-NZ"/>
            </w:rPr>
          </w:pPr>
          <w:hyperlink w:anchor="_Toc134042767" w:history="1">
            <w:r w:rsidRPr="009E77AA">
              <w:rPr>
                <w:rStyle w:val="Hyperlink"/>
                <w:noProof/>
              </w:rPr>
              <w:t>Union</w:t>
            </w:r>
            <w:r>
              <w:rPr>
                <w:noProof/>
                <w:webHidden/>
              </w:rPr>
              <w:tab/>
            </w:r>
            <w:r>
              <w:rPr>
                <w:noProof/>
                <w:webHidden/>
              </w:rPr>
              <w:fldChar w:fldCharType="begin"/>
            </w:r>
            <w:r>
              <w:rPr>
                <w:noProof/>
                <w:webHidden/>
              </w:rPr>
              <w:instrText xml:space="preserve"> PAGEREF _Toc134042767 \h </w:instrText>
            </w:r>
            <w:r>
              <w:rPr>
                <w:noProof/>
                <w:webHidden/>
              </w:rPr>
            </w:r>
            <w:r>
              <w:rPr>
                <w:noProof/>
                <w:webHidden/>
              </w:rPr>
              <w:fldChar w:fldCharType="separate"/>
            </w:r>
            <w:r>
              <w:rPr>
                <w:noProof/>
                <w:webHidden/>
              </w:rPr>
              <w:t>10</w:t>
            </w:r>
            <w:r>
              <w:rPr>
                <w:noProof/>
                <w:webHidden/>
              </w:rPr>
              <w:fldChar w:fldCharType="end"/>
            </w:r>
          </w:hyperlink>
        </w:p>
        <w:p w14:paraId="4639EFAE" w14:textId="7E3F357A" w:rsidR="001A36D4" w:rsidRDefault="001A36D4">
          <w:pPr>
            <w:pStyle w:val="TOC1"/>
            <w:rPr>
              <w:rFonts w:eastAsiaTheme="minorEastAsia"/>
              <w:noProof/>
              <w:sz w:val="22"/>
              <w:lang w:eastAsia="en-NZ"/>
            </w:rPr>
          </w:pPr>
          <w:hyperlink w:anchor="_Toc134042768" w:history="1">
            <w:r w:rsidRPr="009E77AA">
              <w:rPr>
                <w:rStyle w:val="Hyperlink"/>
                <w:noProof/>
              </w:rPr>
              <w:t>Conceptual ERD</w:t>
            </w:r>
            <w:r>
              <w:rPr>
                <w:noProof/>
                <w:webHidden/>
              </w:rPr>
              <w:tab/>
            </w:r>
            <w:r>
              <w:rPr>
                <w:noProof/>
                <w:webHidden/>
              </w:rPr>
              <w:fldChar w:fldCharType="begin"/>
            </w:r>
            <w:r>
              <w:rPr>
                <w:noProof/>
                <w:webHidden/>
              </w:rPr>
              <w:instrText xml:space="preserve"> PAGEREF _Toc134042768 \h </w:instrText>
            </w:r>
            <w:r>
              <w:rPr>
                <w:noProof/>
                <w:webHidden/>
              </w:rPr>
            </w:r>
            <w:r>
              <w:rPr>
                <w:noProof/>
                <w:webHidden/>
              </w:rPr>
              <w:fldChar w:fldCharType="separate"/>
            </w:r>
            <w:r>
              <w:rPr>
                <w:noProof/>
                <w:webHidden/>
              </w:rPr>
              <w:t>11</w:t>
            </w:r>
            <w:r>
              <w:rPr>
                <w:noProof/>
                <w:webHidden/>
              </w:rPr>
              <w:fldChar w:fldCharType="end"/>
            </w:r>
          </w:hyperlink>
        </w:p>
        <w:p w14:paraId="37ACBE41" w14:textId="7A25E551" w:rsidR="001A36D4" w:rsidRDefault="001A36D4">
          <w:pPr>
            <w:pStyle w:val="TOC2"/>
            <w:tabs>
              <w:tab w:val="right" w:leader="dot" w:pos="9016"/>
            </w:tabs>
            <w:rPr>
              <w:rFonts w:eastAsiaTheme="minorEastAsia"/>
              <w:noProof/>
              <w:sz w:val="22"/>
              <w:lang w:eastAsia="en-NZ"/>
            </w:rPr>
          </w:pPr>
          <w:hyperlink w:anchor="_Toc134042769" w:history="1">
            <w:r w:rsidRPr="009E77AA">
              <w:rPr>
                <w:rStyle w:val="Hyperlink"/>
                <w:noProof/>
              </w:rPr>
              <w:t>Rationale</w:t>
            </w:r>
            <w:r>
              <w:rPr>
                <w:noProof/>
                <w:webHidden/>
              </w:rPr>
              <w:tab/>
            </w:r>
            <w:r>
              <w:rPr>
                <w:noProof/>
                <w:webHidden/>
              </w:rPr>
              <w:fldChar w:fldCharType="begin"/>
            </w:r>
            <w:r>
              <w:rPr>
                <w:noProof/>
                <w:webHidden/>
              </w:rPr>
              <w:instrText xml:space="preserve"> PAGEREF _Toc134042769 \h </w:instrText>
            </w:r>
            <w:r>
              <w:rPr>
                <w:noProof/>
                <w:webHidden/>
              </w:rPr>
            </w:r>
            <w:r>
              <w:rPr>
                <w:noProof/>
                <w:webHidden/>
              </w:rPr>
              <w:fldChar w:fldCharType="separate"/>
            </w:r>
            <w:r>
              <w:rPr>
                <w:noProof/>
                <w:webHidden/>
              </w:rPr>
              <w:t>11</w:t>
            </w:r>
            <w:r>
              <w:rPr>
                <w:noProof/>
                <w:webHidden/>
              </w:rPr>
              <w:fldChar w:fldCharType="end"/>
            </w:r>
          </w:hyperlink>
        </w:p>
        <w:p w14:paraId="790B877F" w14:textId="28D7DCC7" w:rsidR="001A36D4" w:rsidRDefault="001A36D4">
          <w:pPr>
            <w:pStyle w:val="TOC1"/>
            <w:rPr>
              <w:rFonts w:eastAsiaTheme="minorEastAsia"/>
              <w:noProof/>
              <w:sz w:val="22"/>
              <w:lang w:eastAsia="en-NZ"/>
            </w:rPr>
          </w:pPr>
          <w:hyperlink w:anchor="_Toc134042770" w:history="1">
            <w:r w:rsidRPr="009E77AA">
              <w:rPr>
                <w:rStyle w:val="Hyperlink"/>
                <w:noProof/>
                <w:lang w:val="en-US"/>
              </w:rPr>
              <w:t>Conceptual Data Dictionary</w:t>
            </w:r>
            <w:r>
              <w:rPr>
                <w:noProof/>
                <w:webHidden/>
              </w:rPr>
              <w:tab/>
            </w:r>
            <w:r>
              <w:rPr>
                <w:noProof/>
                <w:webHidden/>
              </w:rPr>
              <w:fldChar w:fldCharType="begin"/>
            </w:r>
            <w:r>
              <w:rPr>
                <w:noProof/>
                <w:webHidden/>
              </w:rPr>
              <w:instrText xml:space="preserve"> PAGEREF _Toc134042770 \h </w:instrText>
            </w:r>
            <w:r>
              <w:rPr>
                <w:noProof/>
                <w:webHidden/>
              </w:rPr>
            </w:r>
            <w:r>
              <w:rPr>
                <w:noProof/>
                <w:webHidden/>
              </w:rPr>
              <w:fldChar w:fldCharType="separate"/>
            </w:r>
            <w:r>
              <w:rPr>
                <w:noProof/>
                <w:webHidden/>
              </w:rPr>
              <w:t>12</w:t>
            </w:r>
            <w:r>
              <w:rPr>
                <w:noProof/>
                <w:webHidden/>
              </w:rPr>
              <w:fldChar w:fldCharType="end"/>
            </w:r>
          </w:hyperlink>
        </w:p>
        <w:p w14:paraId="4A5A02B4" w14:textId="3CE6A7A5" w:rsidR="001A36D4" w:rsidRDefault="001A36D4">
          <w:pPr>
            <w:pStyle w:val="TOC2"/>
            <w:tabs>
              <w:tab w:val="right" w:leader="dot" w:pos="9016"/>
            </w:tabs>
            <w:rPr>
              <w:rFonts w:eastAsiaTheme="minorEastAsia"/>
              <w:noProof/>
              <w:sz w:val="22"/>
              <w:lang w:eastAsia="en-NZ"/>
            </w:rPr>
          </w:pPr>
          <w:hyperlink w:anchor="_Toc134042771" w:history="1">
            <w:r w:rsidRPr="009E77AA">
              <w:rPr>
                <w:rStyle w:val="Hyperlink"/>
                <w:noProof/>
                <w:lang w:val="en-US"/>
              </w:rPr>
              <w:t>Purpose</w:t>
            </w:r>
            <w:r>
              <w:rPr>
                <w:noProof/>
                <w:webHidden/>
              </w:rPr>
              <w:tab/>
            </w:r>
            <w:r>
              <w:rPr>
                <w:noProof/>
                <w:webHidden/>
              </w:rPr>
              <w:fldChar w:fldCharType="begin"/>
            </w:r>
            <w:r>
              <w:rPr>
                <w:noProof/>
                <w:webHidden/>
              </w:rPr>
              <w:instrText xml:space="preserve"> PAGEREF _Toc134042771 \h </w:instrText>
            </w:r>
            <w:r>
              <w:rPr>
                <w:noProof/>
                <w:webHidden/>
              </w:rPr>
            </w:r>
            <w:r>
              <w:rPr>
                <w:noProof/>
                <w:webHidden/>
              </w:rPr>
              <w:fldChar w:fldCharType="separate"/>
            </w:r>
            <w:r>
              <w:rPr>
                <w:noProof/>
                <w:webHidden/>
              </w:rPr>
              <w:t>12</w:t>
            </w:r>
            <w:r>
              <w:rPr>
                <w:noProof/>
                <w:webHidden/>
              </w:rPr>
              <w:fldChar w:fldCharType="end"/>
            </w:r>
          </w:hyperlink>
        </w:p>
        <w:p w14:paraId="7A269F0F" w14:textId="20431169" w:rsidR="001A36D4" w:rsidRDefault="001A36D4">
          <w:pPr>
            <w:pStyle w:val="TOC2"/>
            <w:tabs>
              <w:tab w:val="right" w:leader="dot" w:pos="9016"/>
            </w:tabs>
            <w:rPr>
              <w:rFonts w:eastAsiaTheme="minorEastAsia"/>
              <w:noProof/>
              <w:sz w:val="22"/>
              <w:lang w:eastAsia="en-NZ"/>
            </w:rPr>
          </w:pPr>
          <w:hyperlink w:anchor="_Toc134042772" w:history="1">
            <w:r w:rsidRPr="009E77AA">
              <w:rPr>
                <w:rStyle w:val="Hyperlink"/>
                <w:noProof/>
                <w:lang w:val="en-US"/>
              </w:rPr>
              <w:t>Entities</w:t>
            </w:r>
            <w:r>
              <w:rPr>
                <w:noProof/>
                <w:webHidden/>
              </w:rPr>
              <w:tab/>
            </w:r>
            <w:r>
              <w:rPr>
                <w:noProof/>
                <w:webHidden/>
              </w:rPr>
              <w:fldChar w:fldCharType="begin"/>
            </w:r>
            <w:r>
              <w:rPr>
                <w:noProof/>
                <w:webHidden/>
              </w:rPr>
              <w:instrText xml:space="preserve"> PAGEREF _Toc134042772 \h </w:instrText>
            </w:r>
            <w:r>
              <w:rPr>
                <w:noProof/>
                <w:webHidden/>
              </w:rPr>
            </w:r>
            <w:r>
              <w:rPr>
                <w:noProof/>
                <w:webHidden/>
              </w:rPr>
              <w:fldChar w:fldCharType="separate"/>
            </w:r>
            <w:r>
              <w:rPr>
                <w:noProof/>
                <w:webHidden/>
              </w:rPr>
              <w:t>12</w:t>
            </w:r>
            <w:r>
              <w:rPr>
                <w:noProof/>
                <w:webHidden/>
              </w:rPr>
              <w:fldChar w:fldCharType="end"/>
            </w:r>
          </w:hyperlink>
        </w:p>
        <w:p w14:paraId="36B10354" w14:textId="780F529A" w:rsidR="001A36D4" w:rsidRDefault="001A36D4">
          <w:pPr>
            <w:pStyle w:val="TOC2"/>
            <w:tabs>
              <w:tab w:val="right" w:leader="dot" w:pos="9016"/>
            </w:tabs>
            <w:rPr>
              <w:rFonts w:eastAsiaTheme="minorEastAsia"/>
              <w:noProof/>
              <w:sz w:val="22"/>
              <w:lang w:eastAsia="en-NZ"/>
            </w:rPr>
          </w:pPr>
          <w:hyperlink w:anchor="_Toc134042773" w:history="1">
            <w:r w:rsidRPr="009E77AA">
              <w:rPr>
                <w:rStyle w:val="Hyperlink"/>
                <w:noProof/>
                <w:lang w:val="en-US"/>
              </w:rPr>
              <w:t>Relationships</w:t>
            </w:r>
            <w:r>
              <w:rPr>
                <w:noProof/>
                <w:webHidden/>
              </w:rPr>
              <w:tab/>
            </w:r>
            <w:r>
              <w:rPr>
                <w:noProof/>
                <w:webHidden/>
              </w:rPr>
              <w:fldChar w:fldCharType="begin"/>
            </w:r>
            <w:r>
              <w:rPr>
                <w:noProof/>
                <w:webHidden/>
              </w:rPr>
              <w:instrText xml:space="preserve"> PAGEREF _Toc134042773 \h </w:instrText>
            </w:r>
            <w:r>
              <w:rPr>
                <w:noProof/>
                <w:webHidden/>
              </w:rPr>
            </w:r>
            <w:r>
              <w:rPr>
                <w:noProof/>
                <w:webHidden/>
              </w:rPr>
              <w:fldChar w:fldCharType="separate"/>
            </w:r>
            <w:r>
              <w:rPr>
                <w:noProof/>
                <w:webHidden/>
              </w:rPr>
              <w:t>12</w:t>
            </w:r>
            <w:r>
              <w:rPr>
                <w:noProof/>
                <w:webHidden/>
              </w:rPr>
              <w:fldChar w:fldCharType="end"/>
            </w:r>
          </w:hyperlink>
        </w:p>
        <w:p w14:paraId="3FD9712D" w14:textId="577FDB0E" w:rsidR="001A36D4" w:rsidRDefault="001A36D4">
          <w:pPr>
            <w:pStyle w:val="TOC2"/>
            <w:tabs>
              <w:tab w:val="right" w:leader="dot" w:pos="9016"/>
            </w:tabs>
            <w:rPr>
              <w:rFonts w:eastAsiaTheme="minorEastAsia"/>
              <w:noProof/>
              <w:sz w:val="22"/>
              <w:lang w:eastAsia="en-NZ"/>
            </w:rPr>
          </w:pPr>
          <w:hyperlink w:anchor="_Toc134042774" w:history="1">
            <w:r w:rsidRPr="009E77AA">
              <w:rPr>
                <w:rStyle w:val="Hyperlink"/>
                <w:noProof/>
                <w:lang w:val="en-US"/>
              </w:rPr>
              <w:t>Attributes</w:t>
            </w:r>
            <w:r>
              <w:rPr>
                <w:noProof/>
                <w:webHidden/>
              </w:rPr>
              <w:tab/>
            </w:r>
            <w:r>
              <w:rPr>
                <w:noProof/>
                <w:webHidden/>
              </w:rPr>
              <w:fldChar w:fldCharType="begin"/>
            </w:r>
            <w:r>
              <w:rPr>
                <w:noProof/>
                <w:webHidden/>
              </w:rPr>
              <w:instrText xml:space="preserve"> PAGEREF _Toc134042774 \h </w:instrText>
            </w:r>
            <w:r>
              <w:rPr>
                <w:noProof/>
                <w:webHidden/>
              </w:rPr>
            </w:r>
            <w:r>
              <w:rPr>
                <w:noProof/>
                <w:webHidden/>
              </w:rPr>
              <w:fldChar w:fldCharType="separate"/>
            </w:r>
            <w:r>
              <w:rPr>
                <w:noProof/>
                <w:webHidden/>
              </w:rPr>
              <w:t>12</w:t>
            </w:r>
            <w:r>
              <w:rPr>
                <w:noProof/>
                <w:webHidden/>
              </w:rPr>
              <w:fldChar w:fldCharType="end"/>
            </w:r>
          </w:hyperlink>
        </w:p>
        <w:p w14:paraId="13D7A604" w14:textId="388379CA" w:rsidR="001A36D4" w:rsidRDefault="001A36D4">
          <w:pPr>
            <w:pStyle w:val="TOC1"/>
            <w:rPr>
              <w:rFonts w:eastAsiaTheme="minorEastAsia"/>
              <w:noProof/>
              <w:sz w:val="22"/>
              <w:lang w:eastAsia="en-NZ"/>
            </w:rPr>
          </w:pPr>
          <w:hyperlink w:anchor="_Toc134042775" w:history="1">
            <w:r w:rsidRPr="009E77AA">
              <w:rPr>
                <w:rStyle w:val="Hyperlink"/>
                <w:noProof/>
                <w:lang w:val="en-US"/>
              </w:rPr>
              <w:t>Rationale</w:t>
            </w:r>
            <w:r>
              <w:rPr>
                <w:noProof/>
                <w:webHidden/>
              </w:rPr>
              <w:tab/>
            </w:r>
            <w:r>
              <w:rPr>
                <w:noProof/>
                <w:webHidden/>
              </w:rPr>
              <w:fldChar w:fldCharType="begin"/>
            </w:r>
            <w:r>
              <w:rPr>
                <w:noProof/>
                <w:webHidden/>
              </w:rPr>
              <w:instrText xml:space="preserve"> PAGEREF _Toc134042775 \h </w:instrText>
            </w:r>
            <w:r>
              <w:rPr>
                <w:noProof/>
                <w:webHidden/>
              </w:rPr>
            </w:r>
            <w:r>
              <w:rPr>
                <w:noProof/>
                <w:webHidden/>
              </w:rPr>
              <w:fldChar w:fldCharType="separate"/>
            </w:r>
            <w:r>
              <w:rPr>
                <w:noProof/>
                <w:webHidden/>
              </w:rPr>
              <w:t>13</w:t>
            </w:r>
            <w:r>
              <w:rPr>
                <w:noProof/>
                <w:webHidden/>
              </w:rPr>
              <w:fldChar w:fldCharType="end"/>
            </w:r>
          </w:hyperlink>
        </w:p>
        <w:p w14:paraId="530892B0" w14:textId="49D251BA" w:rsidR="001A36D4" w:rsidRDefault="001A36D4">
          <w:pPr>
            <w:pStyle w:val="TOC2"/>
            <w:tabs>
              <w:tab w:val="right" w:leader="dot" w:pos="9016"/>
            </w:tabs>
            <w:rPr>
              <w:rFonts w:eastAsiaTheme="minorEastAsia"/>
              <w:noProof/>
              <w:sz w:val="22"/>
              <w:lang w:eastAsia="en-NZ"/>
            </w:rPr>
          </w:pPr>
          <w:hyperlink w:anchor="_Toc134042776" w:history="1">
            <w:r w:rsidRPr="009E77AA">
              <w:rPr>
                <w:rStyle w:val="Hyperlink"/>
                <w:noProof/>
                <w:lang w:val="en-US"/>
              </w:rPr>
              <w:t>Staff</w:t>
            </w:r>
            <w:r>
              <w:rPr>
                <w:noProof/>
                <w:webHidden/>
              </w:rPr>
              <w:tab/>
            </w:r>
            <w:r>
              <w:rPr>
                <w:noProof/>
                <w:webHidden/>
              </w:rPr>
              <w:fldChar w:fldCharType="begin"/>
            </w:r>
            <w:r>
              <w:rPr>
                <w:noProof/>
                <w:webHidden/>
              </w:rPr>
              <w:instrText xml:space="preserve"> PAGEREF _Toc134042776 \h </w:instrText>
            </w:r>
            <w:r>
              <w:rPr>
                <w:noProof/>
                <w:webHidden/>
              </w:rPr>
            </w:r>
            <w:r>
              <w:rPr>
                <w:noProof/>
                <w:webHidden/>
              </w:rPr>
              <w:fldChar w:fldCharType="separate"/>
            </w:r>
            <w:r>
              <w:rPr>
                <w:noProof/>
                <w:webHidden/>
              </w:rPr>
              <w:t>13</w:t>
            </w:r>
            <w:r>
              <w:rPr>
                <w:noProof/>
                <w:webHidden/>
              </w:rPr>
              <w:fldChar w:fldCharType="end"/>
            </w:r>
          </w:hyperlink>
        </w:p>
        <w:p w14:paraId="0AF03C5D" w14:textId="743D60BB" w:rsidR="001A36D4" w:rsidRDefault="001A36D4">
          <w:pPr>
            <w:pStyle w:val="TOC2"/>
            <w:tabs>
              <w:tab w:val="right" w:leader="dot" w:pos="9016"/>
            </w:tabs>
            <w:rPr>
              <w:rFonts w:eastAsiaTheme="minorEastAsia"/>
              <w:noProof/>
              <w:sz w:val="22"/>
              <w:lang w:eastAsia="en-NZ"/>
            </w:rPr>
          </w:pPr>
          <w:hyperlink w:anchor="_Toc134042777" w:history="1">
            <w:r w:rsidRPr="009E77AA">
              <w:rPr>
                <w:rStyle w:val="Hyperlink"/>
                <w:noProof/>
                <w:lang w:val="en-US"/>
              </w:rPr>
              <w:t>Contract</w:t>
            </w:r>
            <w:r>
              <w:rPr>
                <w:noProof/>
                <w:webHidden/>
              </w:rPr>
              <w:tab/>
            </w:r>
            <w:r>
              <w:rPr>
                <w:noProof/>
                <w:webHidden/>
              </w:rPr>
              <w:fldChar w:fldCharType="begin"/>
            </w:r>
            <w:r>
              <w:rPr>
                <w:noProof/>
                <w:webHidden/>
              </w:rPr>
              <w:instrText xml:space="preserve"> PAGEREF _Toc134042777 \h </w:instrText>
            </w:r>
            <w:r>
              <w:rPr>
                <w:noProof/>
                <w:webHidden/>
              </w:rPr>
            </w:r>
            <w:r>
              <w:rPr>
                <w:noProof/>
                <w:webHidden/>
              </w:rPr>
              <w:fldChar w:fldCharType="separate"/>
            </w:r>
            <w:r>
              <w:rPr>
                <w:noProof/>
                <w:webHidden/>
              </w:rPr>
              <w:t>13</w:t>
            </w:r>
            <w:r>
              <w:rPr>
                <w:noProof/>
                <w:webHidden/>
              </w:rPr>
              <w:fldChar w:fldCharType="end"/>
            </w:r>
          </w:hyperlink>
        </w:p>
        <w:p w14:paraId="3D4867C5" w14:textId="7E31605C" w:rsidR="001A36D4" w:rsidRDefault="001A36D4">
          <w:pPr>
            <w:pStyle w:val="TOC2"/>
            <w:tabs>
              <w:tab w:val="right" w:leader="dot" w:pos="9016"/>
            </w:tabs>
            <w:rPr>
              <w:rFonts w:eastAsiaTheme="minorEastAsia"/>
              <w:noProof/>
              <w:sz w:val="22"/>
              <w:lang w:eastAsia="en-NZ"/>
            </w:rPr>
          </w:pPr>
          <w:hyperlink w:anchor="_Toc134042778" w:history="1">
            <w:r w:rsidRPr="009E77AA">
              <w:rPr>
                <w:rStyle w:val="Hyperlink"/>
                <w:noProof/>
                <w:lang w:val="en-US"/>
              </w:rPr>
              <w:t>Zone</w:t>
            </w:r>
            <w:r>
              <w:rPr>
                <w:noProof/>
                <w:webHidden/>
              </w:rPr>
              <w:tab/>
            </w:r>
            <w:r>
              <w:rPr>
                <w:noProof/>
                <w:webHidden/>
              </w:rPr>
              <w:fldChar w:fldCharType="begin"/>
            </w:r>
            <w:r>
              <w:rPr>
                <w:noProof/>
                <w:webHidden/>
              </w:rPr>
              <w:instrText xml:space="preserve"> PAGEREF _Toc134042778 \h </w:instrText>
            </w:r>
            <w:r>
              <w:rPr>
                <w:noProof/>
                <w:webHidden/>
              </w:rPr>
            </w:r>
            <w:r>
              <w:rPr>
                <w:noProof/>
                <w:webHidden/>
              </w:rPr>
              <w:fldChar w:fldCharType="separate"/>
            </w:r>
            <w:r>
              <w:rPr>
                <w:noProof/>
                <w:webHidden/>
              </w:rPr>
              <w:t>13</w:t>
            </w:r>
            <w:r>
              <w:rPr>
                <w:noProof/>
                <w:webHidden/>
              </w:rPr>
              <w:fldChar w:fldCharType="end"/>
            </w:r>
          </w:hyperlink>
        </w:p>
        <w:p w14:paraId="1DC1BBF2" w14:textId="68644D56" w:rsidR="001A36D4" w:rsidRDefault="001A36D4">
          <w:pPr>
            <w:pStyle w:val="TOC2"/>
            <w:tabs>
              <w:tab w:val="right" w:leader="dot" w:pos="9016"/>
            </w:tabs>
            <w:rPr>
              <w:rFonts w:eastAsiaTheme="minorEastAsia"/>
              <w:noProof/>
              <w:sz w:val="22"/>
              <w:lang w:eastAsia="en-NZ"/>
            </w:rPr>
          </w:pPr>
          <w:hyperlink w:anchor="_Toc134042779" w:history="1">
            <w:r w:rsidRPr="009E77AA">
              <w:rPr>
                <w:rStyle w:val="Hyperlink"/>
                <w:noProof/>
                <w:lang w:val="en-US"/>
              </w:rPr>
              <w:t>Subscriber</w:t>
            </w:r>
            <w:r>
              <w:rPr>
                <w:noProof/>
                <w:webHidden/>
              </w:rPr>
              <w:tab/>
            </w:r>
            <w:r>
              <w:rPr>
                <w:noProof/>
                <w:webHidden/>
              </w:rPr>
              <w:fldChar w:fldCharType="begin"/>
            </w:r>
            <w:r>
              <w:rPr>
                <w:noProof/>
                <w:webHidden/>
              </w:rPr>
              <w:instrText xml:space="preserve"> PAGEREF _Toc134042779 \h </w:instrText>
            </w:r>
            <w:r>
              <w:rPr>
                <w:noProof/>
                <w:webHidden/>
              </w:rPr>
            </w:r>
            <w:r>
              <w:rPr>
                <w:noProof/>
                <w:webHidden/>
              </w:rPr>
              <w:fldChar w:fldCharType="separate"/>
            </w:r>
            <w:r>
              <w:rPr>
                <w:noProof/>
                <w:webHidden/>
              </w:rPr>
              <w:t>13</w:t>
            </w:r>
            <w:r>
              <w:rPr>
                <w:noProof/>
                <w:webHidden/>
              </w:rPr>
              <w:fldChar w:fldCharType="end"/>
            </w:r>
          </w:hyperlink>
        </w:p>
        <w:p w14:paraId="2C54026A" w14:textId="7B6501E9" w:rsidR="001A36D4" w:rsidRDefault="001A36D4">
          <w:pPr>
            <w:pStyle w:val="TOC2"/>
            <w:tabs>
              <w:tab w:val="right" w:leader="dot" w:pos="9016"/>
            </w:tabs>
            <w:rPr>
              <w:rFonts w:eastAsiaTheme="minorEastAsia"/>
              <w:noProof/>
              <w:sz w:val="22"/>
              <w:lang w:eastAsia="en-NZ"/>
            </w:rPr>
          </w:pPr>
          <w:hyperlink w:anchor="_Toc134042780" w:history="1">
            <w:r w:rsidRPr="009E77AA">
              <w:rPr>
                <w:rStyle w:val="Hyperlink"/>
                <w:noProof/>
                <w:lang w:val="en-US"/>
              </w:rPr>
              <w:t>Sensor</w:t>
            </w:r>
            <w:r>
              <w:rPr>
                <w:noProof/>
                <w:webHidden/>
              </w:rPr>
              <w:tab/>
            </w:r>
            <w:r>
              <w:rPr>
                <w:noProof/>
                <w:webHidden/>
              </w:rPr>
              <w:fldChar w:fldCharType="begin"/>
            </w:r>
            <w:r>
              <w:rPr>
                <w:noProof/>
                <w:webHidden/>
              </w:rPr>
              <w:instrText xml:space="preserve"> PAGEREF _Toc134042780 \h </w:instrText>
            </w:r>
            <w:r>
              <w:rPr>
                <w:noProof/>
                <w:webHidden/>
              </w:rPr>
            </w:r>
            <w:r>
              <w:rPr>
                <w:noProof/>
                <w:webHidden/>
              </w:rPr>
              <w:fldChar w:fldCharType="separate"/>
            </w:r>
            <w:r>
              <w:rPr>
                <w:noProof/>
                <w:webHidden/>
              </w:rPr>
              <w:t>13</w:t>
            </w:r>
            <w:r>
              <w:rPr>
                <w:noProof/>
                <w:webHidden/>
              </w:rPr>
              <w:fldChar w:fldCharType="end"/>
            </w:r>
          </w:hyperlink>
        </w:p>
        <w:p w14:paraId="2DED6BA2" w14:textId="3CA0D9AC" w:rsidR="001A36D4" w:rsidRDefault="001A36D4">
          <w:pPr>
            <w:pStyle w:val="TOC2"/>
            <w:tabs>
              <w:tab w:val="right" w:leader="dot" w:pos="9016"/>
            </w:tabs>
            <w:rPr>
              <w:rFonts w:eastAsiaTheme="minorEastAsia"/>
              <w:noProof/>
              <w:sz w:val="22"/>
              <w:lang w:eastAsia="en-NZ"/>
            </w:rPr>
          </w:pPr>
          <w:hyperlink w:anchor="_Toc134042781" w:history="1">
            <w:r w:rsidRPr="009E77AA">
              <w:rPr>
                <w:rStyle w:val="Hyperlink"/>
                <w:noProof/>
                <w:lang w:val="en-US"/>
              </w:rPr>
              <w:t>Subscriptions</w:t>
            </w:r>
            <w:r>
              <w:rPr>
                <w:noProof/>
                <w:webHidden/>
              </w:rPr>
              <w:tab/>
            </w:r>
            <w:r>
              <w:rPr>
                <w:noProof/>
                <w:webHidden/>
              </w:rPr>
              <w:fldChar w:fldCharType="begin"/>
            </w:r>
            <w:r>
              <w:rPr>
                <w:noProof/>
                <w:webHidden/>
              </w:rPr>
              <w:instrText xml:space="preserve"> PAGEREF _Toc134042781 \h </w:instrText>
            </w:r>
            <w:r>
              <w:rPr>
                <w:noProof/>
                <w:webHidden/>
              </w:rPr>
            </w:r>
            <w:r>
              <w:rPr>
                <w:noProof/>
                <w:webHidden/>
              </w:rPr>
              <w:fldChar w:fldCharType="separate"/>
            </w:r>
            <w:r>
              <w:rPr>
                <w:noProof/>
                <w:webHidden/>
              </w:rPr>
              <w:t>13</w:t>
            </w:r>
            <w:r>
              <w:rPr>
                <w:noProof/>
                <w:webHidden/>
              </w:rPr>
              <w:fldChar w:fldCharType="end"/>
            </w:r>
          </w:hyperlink>
        </w:p>
        <w:p w14:paraId="0846F880" w14:textId="030805E6" w:rsidR="001A36D4" w:rsidRDefault="001A36D4">
          <w:pPr>
            <w:pStyle w:val="TOC2"/>
            <w:tabs>
              <w:tab w:val="right" w:leader="dot" w:pos="9016"/>
            </w:tabs>
            <w:rPr>
              <w:rFonts w:eastAsiaTheme="minorEastAsia"/>
              <w:noProof/>
              <w:sz w:val="22"/>
              <w:lang w:eastAsia="en-NZ"/>
            </w:rPr>
          </w:pPr>
          <w:hyperlink w:anchor="_Toc134042782" w:history="1">
            <w:r w:rsidRPr="009E77AA">
              <w:rPr>
                <w:rStyle w:val="Hyperlink"/>
                <w:noProof/>
                <w:lang w:val="en-US"/>
              </w:rPr>
              <w:t>Video Steam and Data</w:t>
            </w:r>
            <w:r>
              <w:rPr>
                <w:noProof/>
                <w:webHidden/>
              </w:rPr>
              <w:tab/>
            </w:r>
            <w:r>
              <w:rPr>
                <w:noProof/>
                <w:webHidden/>
              </w:rPr>
              <w:fldChar w:fldCharType="begin"/>
            </w:r>
            <w:r>
              <w:rPr>
                <w:noProof/>
                <w:webHidden/>
              </w:rPr>
              <w:instrText xml:space="preserve"> PAGEREF _Toc134042782 \h </w:instrText>
            </w:r>
            <w:r>
              <w:rPr>
                <w:noProof/>
                <w:webHidden/>
              </w:rPr>
            </w:r>
            <w:r>
              <w:rPr>
                <w:noProof/>
                <w:webHidden/>
              </w:rPr>
              <w:fldChar w:fldCharType="separate"/>
            </w:r>
            <w:r>
              <w:rPr>
                <w:noProof/>
                <w:webHidden/>
              </w:rPr>
              <w:t>13</w:t>
            </w:r>
            <w:r>
              <w:rPr>
                <w:noProof/>
                <w:webHidden/>
              </w:rPr>
              <w:fldChar w:fldCharType="end"/>
            </w:r>
          </w:hyperlink>
        </w:p>
        <w:p w14:paraId="25B80764" w14:textId="39F4AAB7" w:rsidR="001A36D4" w:rsidRDefault="001A36D4">
          <w:pPr>
            <w:pStyle w:val="TOC1"/>
            <w:rPr>
              <w:rFonts w:eastAsiaTheme="minorEastAsia"/>
              <w:noProof/>
              <w:sz w:val="22"/>
              <w:lang w:eastAsia="en-NZ"/>
            </w:rPr>
          </w:pPr>
          <w:hyperlink w:anchor="_Toc134042783" w:history="1">
            <w:r w:rsidRPr="009E77AA">
              <w:rPr>
                <w:rStyle w:val="Hyperlink"/>
                <w:noProof/>
                <w:lang w:val="en-US"/>
              </w:rPr>
              <w:t>Assumptions</w:t>
            </w:r>
            <w:r>
              <w:rPr>
                <w:noProof/>
                <w:webHidden/>
              </w:rPr>
              <w:tab/>
            </w:r>
            <w:r>
              <w:rPr>
                <w:noProof/>
                <w:webHidden/>
              </w:rPr>
              <w:fldChar w:fldCharType="begin"/>
            </w:r>
            <w:r>
              <w:rPr>
                <w:noProof/>
                <w:webHidden/>
              </w:rPr>
              <w:instrText xml:space="preserve"> PAGEREF _Toc134042783 \h </w:instrText>
            </w:r>
            <w:r>
              <w:rPr>
                <w:noProof/>
                <w:webHidden/>
              </w:rPr>
            </w:r>
            <w:r>
              <w:rPr>
                <w:noProof/>
                <w:webHidden/>
              </w:rPr>
              <w:fldChar w:fldCharType="separate"/>
            </w:r>
            <w:r>
              <w:rPr>
                <w:noProof/>
                <w:webHidden/>
              </w:rPr>
              <w:t>14</w:t>
            </w:r>
            <w:r>
              <w:rPr>
                <w:noProof/>
                <w:webHidden/>
              </w:rPr>
              <w:fldChar w:fldCharType="end"/>
            </w:r>
          </w:hyperlink>
        </w:p>
        <w:p w14:paraId="20004658" w14:textId="270C008A" w:rsidR="001A36D4" w:rsidRDefault="001A36D4">
          <w:pPr>
            <w:pStyle w:val="TOC1"/>
            <w:rPr>
              <w:rFonts w:eastAsiaTheme="minorEastAsia"/>
              <w:noProof/>
              <w:sz w:val="22"/>
              <w:lang w:eastAsia="en-NZ"/>
            </w:rPr>
          </w:pPr>
          <w:hyperlink w:anchor="_Toc134042784" w:history="1">
            <w:r w:rsidRPr="009E77AA">
              <w:rPr>
                <w:rStyle w:val="Hyperlink"/>
                <w:noProof/>
                <w:lang w:val="en-US"/>
              </w:rPr>
              <w:t>References</w:t>
            </w:r>
            <w:r>
              <w:rPr>
                <w:noProof/>
                <w:webHidden/>
              </w:rPr>
              <w:tab/>
            </w:r>
            <w:r>
              <w:rPr>
                <w:noProof/>
                <w:webHidden/>
              </w:rPr>
              <w:fldChar w:fldCharType="begin"/>
            </w:r>
            <w:r>
              <w:rPr>
                <w:noProof/>
                <w:webHidden/>
              </w:rPr>
              <w:instrText xml:space="preserve"> PAGEREF _Toc134042784 \h </w:instrText>
            </w:r>
            <w:r>
              <w:rPr>
                <w:noProof/>
                <w:webHidden/>
              </w:rPr>
            </w:r>
            <w:r>
              <w:rPr>
                <w:noProof/>
                <w:webHidden/>
              </w:rPr>
              <w:fldChar w:fldCharType="separate"/>
            </w:r>
            <w:r>
              <w:rPr>
                <w:noProof/>
                <w:webHidden/>
              </w:rPr>
              <w:t>1</w:t>
            </w:r>
            <w:r>
              <w:rPr>
                <w:noProof/>
                <w:webHidden/>
              </w:rPr>
              <w:fldChar w:fldCharType="end"/>
            </w:r>
          </w:hyperlink>
        </w:p>
        <w:p w14:paraId="031E0821" w14:textId="45976E97" w:rsidR="00455735" w:rsidRPr="006F1E6A" w:rsidRDefault="00233A2A">
          <w:r>
            <w:fldChar w:fldCharType="end"/>
          </w:r>
        </w:p>
      </w:sdtContent>
    </w:sdt>
    <w:p w14:paraId="456E5DDE" w14:textId="77777777" w:rsidR="00A212A1" w:rsidRDefault="00A212A1">
      <w:pPr>
        <w:rPr>
          <w:lang w:val="en-US"/>
        </w:rPr>
      </w:pPr>
      <w:r>
        <w:rPr>
          <w:lang w:val="en-US"/>
        </w:rPr>
        <w:br w:type="page"/>
      </w:r>
    </w:p>
    <w:p w14:paraId="36482534" w14:textId="77777777" w:rsidR="00A212A1" w:rsidRDefault="00A212A1" w:rsidP="00A212A1">
      <w:pPr>
        <w:pStyle w:val="Heading1"/>
      </w:pPr>
      <w:bookmarkStart w:id="0" w:name="_Toc128918157"/>
      <w:bookmarkStart w:id="1" w:name="_Toc134042731"/>
      <w:r>
        <w:lastRenderedPageBreak/>
        <w:t>Introduction</w:t>
      </w:r>
      <w:bookmarkEnd w:id="0"/>
      <w:bookmarkEnd w:id="1"/>
    </w:p>
    <w:p w14:paraId="3E5255B0" w14:textId="0D0C9ED2" w:rsidR="00CE6440" w:rsidRPr="00CE6440" w:rsidRDefault="00A212A1" w:rsidP="00CE6440">
      <w:pPr>
        <w:pStyle w:val="Heading1"/>
      </w:pPr>
      <w:bookmarkStart w:id="2" w:name="_Toc128918158"/>
      <w:bookmarkStart w:id="3" w:name="_Toc134042732"/>
      <w:r>
        <w:t>Data Modelling Overview</w:t>
      </w:r>
      <w:bookmarkEnd w:id="2"/>
      <w:bookmarkEnd w:id="3"/>
    </w:p>
    <w:p w14:paraId="7AF726A4" w14:textId="04D02FC5" w:rsidR="00A212A1" w:rsidRDefault="00A212A1" w:rsidP="00A212A1">
      <w:pPr>
        <w:pStyle w:val="Heading2"/>
      </w:pPr>
      <w:bookmarkStart w:id="4" w:name="_Toc134042733"/>
      <w:r>
        <w:t>What is Data Modelling</w:t>
      </w:r>
      <w:bookmarkEnd w:id="4"/>
    </w:p>
    <w:p w14:paraId="7BAFAC27" w14:textId="557CBA2C" w:rsidR="00CE6440" w:rsidRDefault="00C121DD" w:rsidP="00CE6440">
      <w:r>
        <w:t xml:space="preserve">IBM provides a good </w:t>
      </w:r>
      <w:r w:rsidR="004B43FD">
        <w:t>definition</w:t>
      </w:r>
      <w:r w:rsidR="0005713A">
        <w:t xml:space="preserve"> of Data modelling. </w:t>
      </w:r>
      <w:r>
        <w:t xml:space="preserve">“Data </w:t>
      </w:r>
      <w:r w:rsidR="004B43FD">
        <w:t>modelling</w:t>
      </w:r>
      <w:r>
        <w:t xml:space="preserve"> is the process of creating a visual representation of either a whole information system or parts of it to communicate connections between data points and structures.” </w:t>
      </w:r>
      <w:r>
        <w:fldChar w:fldCharType="begin"/>
      </w:r>
      <w:r>
        <w:instrText xml:space="preserve"> ADDIN ZOTERO_ITEM CSL_CITATION {"citationID":"zSvwiwHZ","properties":{"formattedCitation":"({\\i{}What Is Data Modeling?}, n.d.)","plainCitation":"(What Is Data Modeling?, n.d.)","noteIndex":0},"citationItems":[{"id":1,"uris":["http://zotero.org/users/local/jzz2C5Kf/items/JBF95A8D"],"itemData":{"id":1,"type":"webpage","abstract":"Discover how data modeling uses abstraction to represent and better understand the nature of data flow within an enterprise information system","language":"en-us","title":"What is Data Modeling? | IBM","title-short":"What is Data Modeling?","URL":"https://www.ibm.com/topics/data-modeling","accessed":{"date-parts":[["2023",5,3]]}}}],"schema":"https://github.com/citation-style-language/schema/raw/master/csl-citation.json"} </w:instrText>
      </w:r>
      <w:r>
        <w:fldChar w:fldCharType="separate"/>
      </w:r>
      <w:r w:rsidRPr="00C121DD">
        <w:rPr>
          <w:rFonts w:ascii="Calibri" w:hAnsi="Calibri" w:cs="Calibri"/>
          <w:szCs w:val="24"/>
        </w:rPr>
        <w:t>(</w:t>
      </w:r>
      <w:r w:rsidRPr="00C121DD">
        <w:rPr>
          <w:rFonts w:ascii="Calibri" w:hAnsi="Calibri" w:cs="Calibri"/>
          <w:i/>
          <w:iCs/>
          <w:szCs w:val="24"/>
        </w:rPr>
        <w:t>What Is Data Modeling?</w:t>
      </w:r>
      <w:r w:rsidRPr="00C121DD">
        <w:rPr>
          <w:rFonts w:ascii="Calibri" w:hAnsi="Calibri" w:cs="Calibri"/>
          <w:szCs w:val="24"/>
        </w:rPr>
        <w:t>, n.d.)</w:t>
      </w:r>
      <w:r>
        <w:fldChar w:fldCharType="end"/>
      </w:r>
    </w:p>
    <w:p w14:paraId="3247A095" w14:textId="54B89CBC" w:rsidR="0005713A" w:rsidRDefault="0005713A" w:rsidP="00CE6440">
      <w:r>
        <w:t xml:space="preserve">Data modelling </w:t>
      </w:r>
      <w:r w:rsidR="001B58E7">
        <w:t xml:space="preserve">is a process used in </w:t>
      </w:r>
      <w:r w:rsidR="00D57B9D">
        <w:t>database</w:t>
      </w:r>
      <w:r w:rsidR="001B58E7">
        <w:t xml:space="preserve"> development</w:t>
      </w:r>
      <w:r w:rsidR="004B43FD">
        <w:t>; it</w:t>
      </w:r>
      <w:r w:rsidR="00D57B9D">
        <w:t xml:space="preserve"> involves creating</w:t>
      </w:r>
      <w:r w:rsidR="004B2190">
        <w:t xml:space="preserve"> diagrams of varying abstraction </w:t>
      </w:r>
      <w:r w:rsidR="00054ECB">
        <w:t>levels</w:t>
      </w:r>
      <w:r w:rsidR="004B2190">
        <w:t xml:space="preserve"> that represent the</w:t>
      </w:r>
      <w:r w:rsidR="00054ECB">
        <w:t xml:space="preserve"> data within the system.</w:t>
      </w:r>
    </w:p>
    <w:p w14:paraId="0533D4BD" w14:textId="77777777" w:rsidR="00323584" w:rsidRDefault="00323584" w:rsidP="00323584">
      <w:pPr>
        <w:pStyle w:val="Heading2"/>
      </w:pPr>
      <w:bookmarkStart w:id="5" w:name="_Toc134042734"/>
      <w:r>
        <w:t>Entity Relationship Diagrams</w:t>
      </w:r>
      <w:bookmarkEnd w:id="5"/>
    </w:p>
    <w:p w14:paraId="3B31EBE7" w14:textId="157A381F" w:rsidR="00323584" w:rsidRPr="00CE6440" w:rsidRDefault="00070F32" w:rsidP="00CE6440">
      <w:r>
        <w:t>Entity relationship diagrams are a type of diagram that captures the entities of a system, as well as their attributes and relationships with other entities.</w:t>
      </w:r>
    </w:p>
    <w:p w14:paraId="6713A126" w14:textId="77777777" w:rsidR="00A212A1" w:rsidRDefault="00A212A1" w:rsidP="00323584">
      <w:pPr>
        <w:pStyle w:val="Heading3"/>
      </w:pPr>
      <w:bookmarkStart w:id="6" w:name="_Toc134042735"/>
      <w:r>
        <w:t>Conceptual Model</w:t>
      </w:r>
      <w:bookmarkEnd w:id="6"/>
    </w:p>
    <w:p w14:paraId="75AEDB06" w14:textId="5C67CFB0" w:rsidR="00CF6CB0" w:rsidRPr="00CF6CB0" w:rsidRDefault="002A607F" w:rsidP="00CF6CB0">
      <w:r>
        <w:t xml:space="preserve">The conceptual model is the most abstracted </w:t>
      </w:r>
      <w:r w:rsidR="002B1D0F">
        <w:t>diagram in the data modelling process</w:t>
      </w:r>
      <w:r w:rsidR="00442FB9">
        <w:t>.</w:t>
      </w:r>
      <w:r w:rsidR="00DA3D62">
        <w:t xml:space="preserve"> The conceptual model is used to</w:t>
      </w:r>
      <w:r w:rsidR="00C4779C">
        <w:t xml:space="preserve"> identify and document the relationships between entities and their attributes.</w:t>
      </w:r>
      <w:r w:rsidR="00B82AD4">
        <w:t xml:space="preserve"> The conceptual model can be implemented into most database systems </w:t>
      </w:r>
      <w:r w:rsidR="0081033C">
        <w:t>through logical and physical models.</w:t>
      </w:r>
    </w:p>
    <w:p w14:paraId="3D65ACA1" w14:textId="77777777" w:rsidR="00A212A1" w:rsidRDefault="00A212A1" w:rsidP="00323584">
      <w:pPr>
        <w:pStyle w:val="Heading3"/>
      </w:pPr>
      <w:bookmarkStart w:id="7" w:name="_Toc134042736"/>
      <w:r>
        <w:t>Logical Model</w:t>
      </w:r>
      <w:bookmarkEnd w:id="7"/>
    </w:p>
    <w:p w14:paraId="6E9D009C" w14:textId="1F62E519" w:rsidR="002B1D0F" w:rsidRPr="002B1D0F" w:rsidRDefault="002B1D0F" w:rsidP="002B1D0F">
      <w:r>
        <w:t xml:space="preserve">The logical model </w:t>
      </w:r>
      <w:r w:rsidR="00E01B18">
        <w:t xml:space="preserve">has less abstraction and provides more insight into how the </w:t>
      </w:r>
      <w:r w:rsidR="00442FB9">
        <w:t>relationships</w:t>
      </w:r>
      <w:r w:rsidR="00E01B18">
        <w:t xml:space="preserve"> </w:t>
      </w:r>
      <w:r w:rsidR="00442FB9">
        <w:t>and attributes are defined</w:t>
      </w:r>
      <w:r w:rsidR="004B43FD">
        <w:t>.</w:t>
      </w:r>
      <w:r w:rsidR="0081033C">
        <w:t xml:space="preserve"> The logical model adds information about</w:t>
      </w:r>
      <w:r w:rsidR="00557168">
        <w:t xml:space="preserve"> attribute types and lengths, as well as</w:t>
      </w:r>
      <w:r w:rsidR="00546144">
        <w:t xml:space="preserve"> forming joining tables from associative entities and </w:t>
      </w:r>
      <w:r w:rsidR="0081271A">
        <w:t>creating foreign and primary keys that are used in the relationships. The logical model is not specific to any da</w:t>
      </w:r>
      <w:r w:rsidR="00F71740">
        <w:t>tabase system in particular, but it can only be implemented as a relational database. To produce any other kind of database</w:t>
      </w:r>
      <w:r w:rsidR="000507E2">
        <w:t>,</w:t>
      </w:r>
      <w:r w:rsidR="00D755CC">
        <w:t xml:space="preserve"> the logical model would be different.</w:t>
      </w:r>
      <w:r w:rsidR="008A2EAA">
        <w:t xml:space="preserve"> There is little con</w:t>
      </w:r>
      <w:r w:rsidR="00BE3094">
        <w:t>sensus on the logical model</w:t>
      </w:r>
      <w:r w:rsidR="000507E2">
        <w:t>. Sources</w:t>
      </w:r>
      <w:r w:rsidR="00BE3094">
        <w:t xml:space="preserve"> will often contradict one another and will creep into the realm of physical or conceptual</w:t>
      </w:r>
      <w:r w:rsidR="00134DE9">
        <w:t>, rendering those models nearly useless.</w:t>
      </w:r>
    </w:p>
    <w:p w14:paraId="0E8839C7" w14:textId="77777777" w:rsidR="00A212A1" w:rsidRDefault="00A212A1" w:rsidP="00323584">
      <w:pPr>
        <w:pStyle w:val="Heading3"/>
      </w:pPr>
      <w:bookmarkStart w:id="8" w:name="_Toc134042737"/>
      <w:r>
        <w:t>Physical Model</w:t>
      </w:r>
      <w:bookmarkEnd w:id="8"/>
    </w:p>
    <w:p w14:paraId="667E8493" w14:textId="6B843D0F" w:rsidR="00AF2C05" w:rsidRPr="00AF2C05" w:rsidRDefault="00AF2C05" w:rsidP="00AF2C05">
      <w:r>
        <w:t>The physical model</w:t>
      </w:r>
      <w:r w:rsidR="00FA260C">
        <w:t xml:space="preserve"> reflects the exact design of the relational database</w:t>
      </w:r>
      <w:r w:rsidR="004B43FD">
        <w:t>; it</w:t>
      </w:r>
      <w:r w:rsidR="00FA260C">
        <w:t xml:space="preserve"> is the least abstracted and has the highest amount of technical detail.</w:t>
      </w:r>
      <w:r w:rsidR="0081271A">
        <w:t xml:space="preserve"> </w:t>
      </w:r>
      <w:r w:rsidR="00D755CC">
        <w:t>This model</w:t>
      </w:r>
      <w:r w:rsidR="004F7EAE">
        <w:t xml:space="preserve"> </w:t>
      </w:r>
      <w:r w:rsidR="00430935">
        <w:t>is effectively a schema for how the database will be implemented. The physical model takes the logical model and</w:t>
      </w:r>
      <w:r w:rsidR="000D0939">
        <w:t xml:space="preserve"> provides even greater detail</w:t>
      </w:r>
      <w:r w:rsidR="00950E82">
        <w:t xml:space="preserve"> by documenting the exact types used in the database system</w:t>
      </w:r>
      <w:r w:rsidR="00E521A9">
        <w:t>, as well as using proper row and column names instead of the entity name.</w:t>
      </w:r>
    </w:p>
    <w:p w14:paraId="6636B4D9" w14:textId="77777777" w:rsidR="00A212A1" w:rsidRDefault="00A212A1" w:rsidP="00A212A1"/>
    <w:p w14:paraId="5BC4C60B" w14:textId="77777777" w:rsidR="00A212A1" w:rsidRPr="002B3B80" w:rsidRDefault="00A212A1" w:rsidP="00A212A1"/>
    <w:p w14:paraId="69AD3C6D" w14:textId="77777777" w:rsidR="00244F24" w:rsidRDefault="00244F24">
      <w:pPr>
        <w:rPr>
          <w:rFonts w:asciiTheme="majorHAnsi" w:eastAsiaTheme="majorEastAsia" w:hAnsiTheme="majorHAnsi" w:cstheme="majorBidi"/>
          <w:color w:val="2F5496" w:themeColor="accent1" w:themeShade="BF"/>
          <w:sz w:val="40"/>
          <w:szCs w:val="32"/>
        </w:rPr>
      </w:pPr>
      <w:bookmarkStart w:id="9" w:name="_Toc128918159"/>
      <w:r>
        <w:br w:type="page"/>
      </w:r>
    </w:p>
    <w:p w14:paraId="26EE6C57" w14:textId="3CCB98AF" w:rsidR="00A212A1" w:rsidRDefault="00A212A1" w:rsidP="00A212A1">
      <w:pPr>
        <w:pStyle w:val="Heading1"/>
      </w:pPr>
      <w:bookmarkStart w:id="10" w:name="_Toc134042738"/>
      <w:r>
        <w:lastRenderedPageBreak/>
        <w:t>Chen’s Notation</w:t>
      </w:r>
      <w:bookmarkEnd w:id="9"/>
      <w:bookmarkEnd w:id="10"/>
    </w:p>
    <w:p w14:paraId="796C8581" w14:textId="2DAEB248" w:rsidR="00B6425C" w:rsidRDefault="00A212A1" w:rsidP="00B07795">
      <w:pPr>
        <w:pStyle w:val="Heading2"/>
      </w:pPr>
      <w:bookmarkStart w:id="11" w:name="_Toc128918160"/>
      <w:bookmarkStart w:id="12" w:name="_Toc134042739"/>
      <w:r>
        <w:t>Entities</w:t>
      </w:r>
      <w:bookmarkEnd w:id="11"/>
      <w:bookmarkEnd w:id="12"/>
    </w:p>
    <w:p w14:paraId="21354824" w14:textId="52537A70" w:rsidR="00654527" w:rsidRPr="00654527" w:rsidRDefault="00654527" w:rsidP="00654527">
      <w:r>
        <w:t xml:space="preserve">An entity can be an object, person, location, role, event, </w:t>
      </w:r>
      <w:r w:rsidR="00E600E0">
        <w:t>etc</w:t>
      </w:r>
      <w:r>
        <w:t>. Almost anything that is a noun can be made into an entity.</w:t>
      </w:r>
    </w:p>
    <w:p w14:paraId="670ED31E" w14:textId="4E715E92" w:rsidR="00B6425C" w:rsidRDefault="00654527" w:rsidP="00156E4C">
      <w:pPr>
        <w:pStyle w:val="Heading3"/>
      </w:pPr>
      <w:bookmarkStart w:id="13" w:name="_Toc134042740"/>
      <w:r>
        <w:t xml:space="preserve">Strong </w:t>
      </w:r>
      <w:r w:rsidR="00B6425C">
        <w:t>Entity</w:t>
      </w:r>
      <w:bookmarkEnd w:id="13"/>
    </w:p>
    <w:p w14:paraId="26AF2B77" w14:textId="0FF57EF1" w:rsidR="002E2E2A" w:rsidRDefault="00654527" w:rsidP="00AC3C11">
      <w:r>
        <w:t xml:space="preserve">A strong entity is an entity that’s existence isn’t </w:t>
      </w:r>
      <w:r w:rsidR="009F47E7">
        <w:t>dependent</w:t>
      </w:r>
      <w:r>
        <w:t xml:space="preserve"> on any other entities. </w:t>
      </w:r>
      <w:r w:rsidR="009E32BA">
        <w:t>A rectangle represents strong entities</w:t>
      </w:r>
      <w:r w:rsidR="00D1293F">
        <w:t>.</w:t>
      </w:r>
    </w:p>
    <w:p w14:paraId="645B4BD2" w14:textId="7536D635" w:rsidR="00C3023C" w:rsidRDefault="00E86D50" w:rsidP="00AC3C11">
      <w:r w:rsidRPr="00E86D50">
        <w:rPr>
          <w:noProof/>
        </w:rPr>
        <w:drawing>
          <wp:inline distT="0" distB="0" distL="0" distR="0" wp14:anchorId="53C4B00E" wp14:editId="2825C447">
            <wp:extent cx="1668377" cy="943896"/>
            <wp:effectExtent l="0" t="0" r="8255" b="889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3"/>
                    <a:stretch>
                      <a:fillRect/>
                    </a:stretch>
                  </pic:blipFill>
                  <pic:spPr>
                    <a:xfrm>
                      <a:off x="0" y="0"/>
                      <a:ext cx="1684811" cy="953194"/>
                    </a:xfrm>
                    <a:prstGeom prst="rect">
                      <a:avLst/>
                    </a:prstGeom>
                  </pic:spPr>
                </pic:pic>
              </a:graphicData>
            </a:graphic>
          </wp:inline>
        </w:drawing>
      </w:r>
    </w:p>
    <w:p w14:paraId="26DE5E17" w14:textId="77777777" w:rsidR="005B457D" w:rsidRPr="00B6425C" w:rsidRDefault="005B457D" w:rsidP="00AC3C11"/>
    <w:p w14:paraId="4F2CCD98" w14:textId="36F0F302" w:rsidR="00B6425C" w:rsidRDefault="00B6425C" w:rsidP="00156E4C">
      <w:pPr>
        <w:pStyle w:val="Heading3"/>
      </w:pPr>
      <w:bookmarkStart w:id="14" w:name="_Toc134042741"/>
      <w:r>
        <w:t>Weak Entity</w:t>
      </w:r>
      <w:bookmarkEnd w:id="14"/>
    </w:p>
    <w:p w14:paraId="16B3F9EE" w14:textId="4F449A9A" w:rsidR="00E86D50" w:rsidRDefault="00E86D50" w:rsidP="00AC3C11">
      <w:r>
        <w:t>A weak entity is an entity</w:t>
      </w:r>
      <w:r w:rsidR="00683352">
        <w:t xml:space="preserve"> that cannot be uniquely identified by itself</w:t>
      </w:r>
      <w:r w:rsidR="00E600E0">
        <w:t>, and it</w:t>
      </w:r>
      <w:r w:rsidR="00683352">
        <w:t xml:space="preserve"> needs an accompanying entity to aid in </w:t>
      </w:r>
      <w:r w:rsidR="00A946B1">
        <w:t xml:space="preserve">the </w:t>
      </w:r>
      <w:r w:rsidR="00683352">
        <w:t>identification</w:t>
      </w:r>
      <w:r w:rsidR="00A946B1">
        <w:t xml:space="preserve">. </w:t>
      </w:r>
      <w:r w:rsidR="002A7B18">
        <w:t xml:space="preserve">Weak entities have a parent entity </w:t>
      </w:r>
      <w:r w:rsidR="009F66AD">
        <w:t xml:space="preserve">which is what will help identify it. </w:t>
      </w:r>
      <w:r w:rsidR="00E600E0">
        <w:t>A double rectangle represents them</w:t>
      </w:r>
      <w:r w:rsidR="009F66AD">
        <w:t>.</w:t>
      </w:r>
    </w:p>
    <w:p w14:paraId="3C455B47" w14:textId="5DF9B1A0" w:rsidR="001127E3" w:rsidRDefault="001127E3" w:rsidP="00AC3C11">
      <w:r w:rsidRPr="001127E3">
        <w:rPr>
          <w:noProof/>
        </w:rPr>
        <w:drawing>
          <wp:inline distT="0" distB="0" distL="0" distR="0" wp14:anchorId="4F203605" wp14:editId="6BBC2613">
            <wp:extent cx="1798002" cy="796412"/>
            <wp:effectExtent l="0" t="0" r="0" b="3810"/>
            <wp:docPr id="5" name="Picture 5" descr="Rect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Rectangle&#10;&#10;Description automatically generated with medium confidence"/>
                    <pic:cNvPicPr/>
                  </pic:nvPicPr>
                  <pic:blipFill>
                    <a:blip r:embed="rId14"/>
                    <a:stretch>
                      <a:fillRect/>
                    </a:stretch>
                  </pic:blipFill>
                  <pic:spPr>
                    <a:xfrm>
                      <a:off x="0" y="0"/>
                      <a:ext cx="1847585" cy="818374"/>
                    </a:xfrm>
                    <a:prstGeom prst="rect">
                      <a:avLst/>
                    </a:prstGeom>
                  </pic:spPr>
                </pic:pic>
              </a:graphicData>
            </a:graphic>
          </wp:inline>
        </w:drawing>
      </w:r>
    </w:p>
    <w:p w14:paraId="2D11FC2A" w14:textId="77777777" w:rsidR="005B457D" w:rsidRPr="00B6425C" w:rsidRDefault="005B457D" w:rsidP="00AC3C11"/>
    <w:p w14:paraId="78CA9FCE" w14:textId="5BFBBC42" w:rsidR="00B6425C" w:rsidRDefault="00B6425C" w:rsidP="00156E4C">
      <w:pPr>
        <w:pStyle w:val="Heading3"/>
      </w:pPr>
      <w:bookmarkStart w:id="15" w:name="_Toc134042742"/>
      <w:r>
        <w:t>Associative Entity</w:t>
      </w:r>
      <w:bookmarkEnd w:id="15"/>
    </w:p>
    <w:p w14:paraId="74F03AA4" w14:textId="34BB7611" w:rsidR="00B6425C" w:rsidRDefault="00A50B43" w:rsidP="00B6425C">
      <w:r>
        <w:t xml:space="preserve">Associative entities represent </w:t>
      </w:r>
      <w:r w:rsidR="00F9474E">
        <w:t>many</w:t>
      </w:r>
      <w:r w:rsidR="00FB1DB8">
        <w:t>-</w:t>
      </w:r>
      <w:r w:rsidR="00F9474E">
        <w:t>to</w:t>
      </w:r>
      <w:r w:rsidR="00FB1DB8">
        <w:t>-</w:t>
      </w:r>
      <w:r w:rsidR="00F9474E">
        <w:t>many relationships</w:t>
      </w:r>
      <w:r w:rsidR="00E600E0">
        <w:t>, and they</w:t>
      </w:r>
      <w:r w:rsidR="00F9474E">
        <w:t xml:space="preserve"> are verging on logical modelling as they effectively represent joining tables. </w:t>
      </w:r>
      <w:r w:rsidR="00E600E0" w:rsidRPr="00E600E0">
        <w:t>A rectangle with a rhombus inside represents them</w:t>
      </w:r>
      <w:r w:rsidR="001713E4">
        <w:t>.</w:t>
      </w:r>
    </w:p>
    <w:p w14:paraId="54670409" w14:textId="1889E731" w:rsidR="001713E4" w:rsidRDefault="001713E4" w:rsidP="00B6425C">
      <w:r w:rsidRPr="001713E4">
        <w:rPr>
          <w:noProof/>
        </w:rPr>
        <w:drawing>
          <wp:inline distT="0" distB="0" distL="0" distR="0" wp14:anchorId="7D771166" wp14:editId="396A82DF">
            <wp:extent cx="1704225" cy="79641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35312" cy="810941"/>
                    </a:xfrm>
                    <a:prstGeom prst="rect">
                      <a:avLst/>
                    </a:prstGeom>
                  </pic:spPr>
                </pic:pic>
              </a:graphicData>
            </a:graphic>
          </wp:inline>
        </w:drawing>
      </w:r>
    </w:p>
    <w:p w14:paraId="7355BA89" w14:textId="77777777" w:rsidR="00B6425C" w:rsidRPr="00B6425C" w:rsidRDefault="00B6425C" w:rsidP="00B6425C"/>
    <w:p w14:paraId="2C104CBA" w14:textId="77777777" w:rsidR="00A212A1" w:rsidRDefault="00A212A1" w:rsidP="00A212A1">
      <w:pPr>
        <w:pStyle w:val="Heading2"/>
      </w:pPr>
      <w:bookmarkStart w:id="16" w:name="_Toc128918161"/>
      <w:bookmarkStart w:id="17" w:name="_Toc134042743"/>
      <w:r>
        <w:t>Attributes</w:t>
      </w:r>
      <w:bookmarkEnd w:id="16"/>
      <w:bookmarkEnd w:id="17"/>
    </w:p>
    <w:p w14:paraId="694004DE" w14:textId="37306122" w:rsidR="004231B0" w:rsidRDefault="004231B0" w:rsidP="004231B0">
      <w:r>
        <w:t>Attribute</w:t>
      </w:r>
    </w:p>
    <w:p w14:paraId="0349DD11" w14:textId="125B6589" w:rsidR="004231B0" w:rsidRDefault="004231B0" w:rsidP="004231B0">
      <w:r>
        <w:t xml:space="preserve">Attributes are the </w:t>
      </w:r>
      <w:r w:rsidR="00796099">
        <w:t>information about an entity</w:t>
      </w:r>
      <w:r w:rsidR="00FB1DB8">
        <w:t>. They</w:t>
      </w:r>
      <w:r w:rsidR="00796099">
        <w:t xml:space="preserve"> show what will be stored within the database. They are represented by oval</w:t>
      </w:r>
      <w:r w:rsidR="00A956D7">
        <w:t>s.</w:t>
      </w:r>
    </w:p>
    <w:p w14:paraId="5B69B449" w14:textId="0EF466F9" w:rsidR="005B457D" w:rsidRDefault="005B457D" w:rsidP="004231B0">
      <w:r w:rsidRPr="005B457D">
        <w:rPr>
          <w:noProof/>
        </w:rPr>
        <w:lastRenderedPageBreak/>
        <w:drawing>
          <wp:inline distT="0" distB="0" distL="0" distR="0" wp14:anchorId="511F12DE" wp14:editId="494C2B1F">
            <wp:extent cx="1619410" cy="7669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41046" cy="777162"/>
                    </a:xfrm>
                    <a:prstGeom prst="rect">
                      <a:avLst/>
                    </a:prstGeom>
                  </pic:spPr>
                </pic:pic>
              </a:graphicData>
            </a:graphic>
          </wp:inline>
        </w:drawing>
      </w:r>
    </w:p>
    <w:p w14:paraId="685F4B45" w14:textId="77777777" w:rsidR="005B457D" w:rsidRPr="004231B0" w:rsidRDefault="005B457D" w:rsidP="004231B0"/>
    <w:p w14:paraId="085C4108" w14:textId="6BEE195A" w:rsidR="00A212A1" w:rsidRDefault="004231B0" w:rsidP="00156E4C">
      <w:pPr>
        <w:pStyle w:val="Heading3"/>
      </w:pPr>
      <w:bookmarkStart w:id="18" w:name="_Toc134042744"/>
      <w:r>
        <w:t>Candidate Key</w:t>
      </w:r>
      <w:bookmarkEnd w:id="18"/>
    </w:p>
    <w:p w14:paraId="1F945E1B" w14:textId="2298240B" w:rsidR="004231B0" w:rsidRDefault="004231B0" w:rsidP="00AC3C11">
      <w:r>
        <w:t>A candidate key is any value (or multiple values) that can uniquely identify each record within the set. There can be many candidate keys, but only one will become the primary key. Candidate keys are represented by having underlined text.</w:t>
      </w:r>
    </w:p>
    <w:p w14:paraId="768651CA" w14:textId="4A2F747A" w:rsidR="007D7E5D" w:rsidRDefault="007D7E5D" w:rsidP="00AC3C11">
      <w:r w:rsidRPr="007D7E5D">
        <w:rPr>
          <w:noProof/>
        </w:rPr>
        <w:drawing>
          <wp:inline distT="0" distB="0" distL="0" distR="0" wp14:anchorId="199451ED" wp14:editId="040480F4">
            <wp:extent cx="1619441" cy="766916"/>
            <wp:effectExtent l="0" t="0" r="0" b="0"/>
            <wp:docPr id="8" name="Picture 8" descr="A picture containing text, sport, athletic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sport, athletic game&#10;&#10;Description automatically generated"/>
                    <pic:cNvPicPr/>
                  </pic:nvPicPr>
                  <pic:blipFill>
                    <a:blip r:embed="rId17"/>
                    <a:stretch>
                      <a:fillRect/>
                    </a:stretch>
                  </pic:blipFill>
                  <pic:spPr>
                    <a:xfrm>
                      <a:off x="0" y="0"/>
                      <a:ext cx="1643492" cy="778306"/>
                    </a:xfrm>
                    <a:prstGeom prst="rect">
                      <a:avLst/>
                    </a:prstGeom>
                  </pic:spPr>
                </pic:pic>
              </a:graphicData>
            </a:graphic>
          </wp:inline>
        </w:drawing>
      </w:r>
    </w:p>
    <w:p w14:paraId="44AD54DE" w14:textId="77777777" w:rsidR="007D7E5D" w:rsidRDefault="007D7E5D" w:rsidP="00AC3C11"/>
    <w:p w14:paraId="6486FB8E" w14:textId="3EEEBF05" w:rsidR="00B6425C" w:rsidRDefault="00B6425C" w:rsidP="00156E4C">
      <w:pPr>
        <w:pStyle w:val="Heading3"/>
      </w:pPr>
      <w:bookmarkStart w:id="19" w:name="_Toc134042745"/>
      <w:r>
        <w:t>Weak Key</w:t>
      </w:r>
      <w:bookmarkEnd w:id="19"/>
      <w:r>
        <w:t xml:space="preserve"> </w:t>
      </w:r>
    </w:p>
    <w:p w14:paraId="6D577129" w14:textId="58D96589" w:rsidR="00A946B1" w:rsidRDefault="00A946B1" w:rsidP="00AC3C11">
      <w:r>
        <w:t xml:space="preserve">Weak entities don’t have a candidate key </w:t>
      </w:r>
      <w:r w:rsidR="006F2AB7">
        <w:t>to</w:t>
      </w:r>
      <w:r>
        <w:t xml:space="preserve"> potentially identify them</w:t>
      </w:r>
      <w:r w:rsidR="006F2AB7">
        <w:t>; a</w:t>
      </w:r>
      <w:r>
        <w:t xml:space="preserve"> surrogate key usually wouldn’t </w:t>
      </w:r>
      <w:r w:rsidR="001468F5">
        <w:t>help either. Instead</w:t>
      </w:r>
      <w:r w:rsidR="00A956D7">
        <w:t>,</w:t>
      </w:r>
      <w:r w:rsidR="001468F5">
        <w:t xml:space="preserve"> weak entities have a weak key which must be paired with</w:t>
      </w:r>
      <w:r w:rsidR="002A7B18">
        <w:t xml:space="preserve"> the candidate key of the parent entity</w:t>
      </w:r>
      <w:r w:rsidR="006F2AB7">
        <w:t>.</w:t>
      </w:r>
      <w:r w:rsidR="00870070">
        <w:t xml:space="preserve"> They are represented by</w:t>
      </w:r>
      <w:r w:rsidR="00DA77A0">
        <w:t xml:space="preserve"> dashed underlined text.</w:t>
      </w:r>
    </w:p>
    <w:p w14:paraId="13AFE19E" w14:textId="4FB8890E" w:rsidR="00DA77A0" w:rsidRDefault="00244F24" w:rsidP="00AC3C11">
      <w:r w:rsidRPr="00244F24">
        <w:rPr>
          <w:noProof/>
        </w:rPr>
        <w:drawing>
          <wp:inline distT="0" distB="0" distL="0" distR="0" wp14:anchorId="756ECF73" wp14:editId="1AD0723D">
            <wp:extent cx="1714510" cy="816077"/>
            <wp:effectExtent l="0" t="0" r="0" b="317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8"/>
                    <a:stretch>
                      <a:fillRect/>
                    </a:stretch>
                  </pic:blipFill>
                  <pic:spPr>
                    <a:xfrm>
                      <a:off x="0" y="0"/>
                      <a:ext cx="1726972" cy="822009"/>
                    </a:xfrm>
                    <a:prstGeom prst="rect">
                      <a:avLst/>
                    </a:prstGeom>
                  </pic:spPr>
                </pic:pic>
              </a:graphicData>
            </a:graphic>
          </wp:inline>
        </w:drawing>
      </w:r>
    </w:p>
    <w:p w14:paraId="5FB206A3" w14:textId="77777777" w:rsidR="007D7E5D" w:rsidRDefault="007D7E5D" w:rsidP="00AC3C11"/>
    <w:p w14:paraId="551BD648" w14:textId="6DE05CF6" w:rsidR="00B6425C" w:rsidRDefault="00783D54" w:rsidP="00156E4C">
      <w:pPr>
        <w:pStyle w:val="Heading3"/>
      </w:pPr>
      <w:bookmarkStart w:id="20" w:name="_Toc134042746"/>
      <w:r>
        <w:t>Multivalued</w:t>
      </w:r>
      <w:r w:rsidRPr="00783D54">
        <w:t xml:space="preserve"> </w:t>
      </w:r>
      <w:r>
        <w:t>Attribute</w:t>
      </w:r>
      <w:bookmarkEnd w:id="20"/>
    </w:p>
    <w:p w14:paraId="6772BC86" w14:textId="3DE6E812" w:rsidR="00A956D7" w:rsidRDefault="00A956D7" w:rsidP="00AC3C11">
      <w:r>
        <w:t>Multivalued attributes have multiple values within</w:t>
      </w:r>
      <w:r w:rsidR="001044A0">
        <w:t xml:space="preserve"> </w:t>
      </w:r>
      <w:r w:rsidR="00532D11">
        <w:t>themselves</w:t>
      </w:r>
      <w:r w:rsidR="001044A0">
        <w:t xml:space="preserve"> and tend to represent an array </w:t>
      </w:r>
      <w:r w:rsidR="00532D11">
        <w:t>or list of items.</w:t>
      </w:r>
      <w:r w:rsidR="00870070">
        <w:t xml:space="preserve"> They are represented by a double oval.</w:t>
      </w:r>
    </w:p>
    <w:p w14:paraId="0C7D9E92" w14:textId="6FCF2916" w:rsidR="007D7E5D" w:rsidRDefault="00244F24" w:rsidP="00AC3C11">
      <w:r w:rsidRPr="00244F24">
        <w:rPr>
          <w:noProof/>
        </w:rPr>
        <w:drawing>
          <wp:inline distT="0" distB="0" distL="0" distR="0" wp14:anchorId="796813BF" wp14:editId="3A3C77C5">
            <wp:extent cx="1784685" cy="845574"/>
            <wp:effectExtent l="0" t="0" r="6350" b="0"/>
            <wp:docPr id="10" name="Picture 10" descr="A black and white 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black and white logo&#10;&#10;Description automatically generated with low confidence"/>
                    <pic:cNvPicPr/>
                  </pic:nvPicPr>
                  <pic:blipFill>
                    <a:blip r:embed="rId19"/>
                    <a:stretch>
                      <a:fillRect/>
                    </a:stretch>
                  </pic:blipFill>
                  <pic:spPr>
                    <a:xfrm>
                      <a:off x="0" y="0"/>
                      <a:ext cx="1800528" cy="853080"/>
                    </a:xfrm>
                    <a:prstGeom prst="rect">
                      <a:avLst/>
                    </a:prstGeom>
                  </pic:spPr>
                </pic:pic>
              </a:graphicData>
            </a:graphic>
          </wp:inline>
        </w:drawing>
      </w:r>
    </w:p>
    <w:p w14:paraId="754BCDAC" w14:textId="7E51D991" w:rsidR="00005CDC" w:rsidRDefault="00005CDC"/>
    <w:p w14:paraId="0991BBD4" w14:textId="6AB9CF1F" w:rsidR="00783D54" w:rsidRDefault="00783D54" w:rsidP="00156E4C">
      <w:pPr>
        <w:pStyle w:val="Heading3"/>
      </w:pPr>
      <w:bookmarkStart w:id="21" w:name="_Toc134042747"/>
      <w:r>
        <w:t>Derived Attribute</w:t>
      </w:r>
      <w:bookmarkEnd w:id="21"/>
    </w:p>
    <w:p w14:paraId="36A24FF6" w14:textId="0E6750C5" w:rsidR="00532D11" w:rsidRDefault="00532D11" w:rsidP="00AC3C11">
      <w:r>
        <w:t xml:space="preserve">A </w:t>
      </w:r>
      <w:r w:rsidR="001A73C6">
        <w:t>derived</w:t>
      </w:r>
      <w:r>
        <w:t xml:space="preserve"> attribute is one </w:t>
      </w:r>
      <w:r w:rsidR="001A73C6">
        <w:t>whose</w:t>
      </w:r>
      <w:r>
        <w:t xml:space="preserve"> value </w:t>
      </w:r>
      <w:r w:rsidR="001A73C6">
        <w:t>is calculated</w:t>
      </w:r>
      <w:r>
        <w:t xml:space="preserve"> </w:t>
      </w:r>
      <w:r w:rsidR="001A73C6">
        <w:t>or created based on the values of other attributes.</w:t>
      </w:r>
      <w:r w:rsidR="009D2619" w:rsidRPr="009D2619">
        <w:t xml:space="preserve"> </w:t>
      </w:r>
      <w:r w:rsidR="009D2619">
        <w:t xml:space="preserve">They are represented by </w:t>
      </w:r>
      <w:r w:rsidR="00870070">
        <w:t>a dashed border</w:t>
      </w:r>
      <w:r w:rsidR="007D7E5D">
        <w:t>.</w:t>
      </w:r>
    </w:p>
    <w:p w14:paraId="0231665F" w14:textId="3957AFCA" w:rsidR="007D7E5D" w:rsidRDefault="00005CDC" w:rsidP="00AC3C11">
      <w:r w:rsidRPr="00005CDC">
        <w:rPr>
          <w:noProof/>
        </w:rPr>
        <w:lastRenderedPageBreak/>
        <w:drawing>
          <wp:inline distT="0" distB="0" distL="0" distR="0" wp14:anchorId="73FFA914" wp14:editId="01B3D332">
            <wp:extent cx="1852662" cy="993058"/>
            <wp:effectExtent l="0" t="0" r="0" b="0"/>
            <wp:docPr id="11" name="Picture 11" descr="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 circle&#10;&#10;Description automatically generated"/>
                    <pic:cNvPicPr/>
                  </pic:nvPicPr>
                  <pic:blipFill>
                    <a:blip r:embed="rId20"/>
                    <a:stretch>
                      <a:fillRect/>
                    </a:stretch>
                  </pic:blipFill>
                  <pic:spPr>
                    <a:xfrm>
                      <a:off x="0" y="0"/>
                      <a:ext cx="1861721" cy="997914"/>
                    </a:xfrm>
                    <a:prstGeom prst="rect">
                      <a:avLst/>
                    </a:prstGeom>
                  </pic:spPr>
                </pic:pic>
              </a:graphicData>
            </a:graphic>
          </wp:inline>
        </w:drawing>
      </w:r>
    </w:p>
    <w:p w14:paraId="3ECEC19C" w14:textId="77777777" w:rsidR="007D7E5D" w:rsidRDefault="007D7E5D" w:rsidP="00AC3C11"/>
    <w:p w14:paraId="0D577989" w14:textId="145460E2" w:rsidR="00783D54" w:rsidRPr="002B3B80" w:rsidRDefault="00783D54" w:rsidP="00156E4C">
      <w:pPr>
        <w:pStyle w:val="Heading3"/>
      </w:pPr>
      <w:bookmarkStart w:id="22" w:name="_Toc134042748"/>
      <w:r>
        <w:t>Composite Attribute</w:t>
      </w:r>
      <w:bookmarkEnd w:id="22"/>
    </w:p>
    <w:p w14:paraId="2CE89F0E" w14:textId="64C702B6" w:rsidR="00A212A1" w:rsidRDefault="001A73C6" w:rsidP="00A212A1">
      <w:r>
        <w:t xml:space="preserve">A composite attribute </w:t>
      </w:r>
      <w:r w:rsidR="0064561A">
        <w:t xml:space="preserve">has multiple sub-attributes that </w:t>
      </w:r>
      <w:r w:rsidR="009D2619">
        <w:t>altogether</w:t>
      </w:r>
      <w:r w:rsidR="0064561A">
        <w:t xml:space="preserve"> comprise the overall attribute. They are represented by</w:t>
      </w:r>
      <w:r w:rsidR="009D2619">
        <w:t xml:space="preserve"> being branched off from an existing attribute</w:t>
      </w:r>
      <w:r w:rsidR="00624595">
        <w:t>. They</w:t>
      </w:r>
      <w:r w:rsidR="009D2619">
        <w:t xml:space="preserve"> can also use a different colour.</w:t>
      </w:r>
    </w:p>
    <w:p w14:paraId="4C648680" w14:textId="6F0416D2" w:rsidR="007D7E5D" w:rsidRDefault="00C348A7" w:rsidP="00A212A1">
      <w:r w:rsidRPr="00C348A7">
        <w:rPr>
          <w:noProof/>
        </w:rPr>
        <w:drawing>
          <wp:inline distT="0" distB="0" distL="0" distR="0" wp14:anchorId="0AEC67E2" wp14:editId="2FBCF00C">
            <wp:extent cx="1883274" cy="1828800"/>
            <wp:effectExtent l="0" t="0" r="317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1"/>
                    <a:stretch>
                      <a:fillRect/>
                    </a:stretch>
                  </pic:blipFill>
                  <pic:spPr>
                    <a:xfrm>
                      <a:off x="0" y="0"/>
                      <a:ext cx="1889155" cy="1834510"/>
                    </a:xfrm>
                    <a:prstGeom prst="rect">
                      <a:avLst/>
                    </a:prstGeom>
                  </pic:spPr>
                </pic:pic>
              </a:graphicData>
            </a:graphic>
          </wp:inline>
        </w:drawing>
      </w:r>
    </w:p>
    <w:p w14:paraId="22090F5B" w14:textId="77777777" w:rsidR="007D7E5D" w:rsidRPr="002B3B80" w:rsidRDefault="007D7E5D" w:rsidP="00A212A1"/>
    <w:p w14:paraId="732AB77F" w14:textId="77777777" w:rsidR="00A212A1" w:rsidRDefault="00A212A1" w:rsidP="00A212A1">
      <w:pPr>
        <w:pStyle w:val="Heading2"/>
      </w:pPr>
      <w:bookmarkStart w:id="23" w:name="_Toc128918163"/>
      <w:bookmarkStart w:id="24" w:name="_Toc134042749"/>
      <w:r>
        <w:t>Relationships</w:t>
      </w:r>
      <w:bookmarkEnd w:id="23"/>
      <w:bookmarkEnd w:id="24"/>
    </w:p>
    <w:p w14:paraId="48CE740E" w14:textId="674F3614" w:rsidR="00A212A1" w:rsidRDefault="00783D54" w:rsidP="00156E4C">
      <w:pPr>
        <w:pStyle w:val="Heading3"/>
      </w:pPr>
      <w:bookmarkStart w:id="25" w:name="_Toc134042750"/>
      <w:r>
        <w:t>Strong</w:t>
      </w:r>
      <w:r w:rsidR="00A22D72">
        <w:t xml:space="preserve"> Relationship</w:t>
      </w:r>
      <w:bookmarkEnd w:id="25"/>
    </w:p>
    <w:p w14:paraId="0FCAA5BB" w14:textId="770E59C1" w:rsidR="00C348A7" w:rsidRDefault="00331C4E" w:rsidP="00AC3C11">
      <w:r>
        <w:t xml:space="preserve">A strong relationship is one where the existence of </w:t>
      </w:r>
      <w:r w:rsidR="008E669F">
        <w:t>both entities isn’t dependent on the other</w:t>
      </w:r>
      <w:r w:rsidR="00B9014A">
        <w:t>; in</w:t>
      </w:r>
      <w:r w:rsidR="008E669F">
        <w:t xml:space="preserve"> effect</w:t>
      </w:r>
      <w:r w:rsidR="00B9014A">
        <w:t>,</w:t>
      </w:r>
      <w:r w:rsidR="008E669F">
        <w:t xml:space="preserve"> neither is the parent or child of the other. They are represented by </w:t>
      </w:r>
      <w:r w:rsidR="0039473A">
        <w:t>a single rhombus.</w:t>
      </w:r>
    </w:p>
    <w:p w14:paraId="7C0B68B7" w14:textId="238101AC" w:rsidR="00E71189" w:rsidRDefault="00682233" w:rsidP="00AC3C11">
      <w:r w:rsidRPr="00682233">
        <w:rPr>
          <w:noProof/>
        </w:rPr>
        <w:drawing>
          <wp:inline distT="0" distB="0" distL="0" distR="0" wp14:anchorId="2729ED24" wp14:editId="3BB49A3C">
            <wp:extent cx="5378245" cy="963508"/>
            <wp:effectExtent l="0" t="0" r="0" b="825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2"/>
                    <a:stretch>
                      <a:fillRect/>
                    </a:stretch>
                  </pic:blipFill>
                  <pic:spPr>
                    <a:xfrm>
                      <a:off x="0" y="0"/>
                      <a:ext cx="5390132" cy="965637"/>
                    </a:xfrm>
                    <a:prstGeom prst="rect">
                      <a:avLst/>
                    </a:prstGeom>
                  </pic:spPr>
                </pic:pic>
              </a:graphicData>
            </a:graphic>
          </wp:inline>
        </w:drawing>
      </w:r>
    </w:p>
    <w:p w14:paraId="1925A2BF" w14:textId="77777777" w:rsidR="00E71189" w:rsidRDefault="00E71189" w:rsidP="00AC3C11"/>
    <w:p w14:paraId="71CD46C6" w14:textId="4DAF59BD" w:rsidR="00A22D72" w:rsidRDefault="00A22D72" w:rsidP="00156E4C">
      <w:pPr>
        <w:pStyle w:val="Heading3"/>
      </w:pPr>
      <w:bookmarkStart w:id="26" w:name="_Toc134042751"/>
      <w:r>
        <w:t>Weak Relationship</w:t>
      </w:r>
      <w:bookmarkEnd w:id="26"/>
    </w:p>
    <w:p w14:paraId="068D8DF3" w14:textId="0B840687" w:rsidR="0039473A" w:rsidRDefault="0039473A" w:rsidP="00AC3C11">
      <w:r>
        <w:t xml:space="preserve">Weak relationships are used for </w:t>
      </w:r>
      <w:r w:rsidR="00E71189">
        <w:t>parent-to-child</w:t>
      </w:r>
      <w:r>
        <w:t xml:space="preserve"> relationships where the child entity is a </w:t>
      </w:r>
      <w:r w:rsidR="00E71189">
        <w:t>weak entity</w:t>
      </w:r>
      <w:r w:rsidR="00F16BF1">
        <w:t xml:space="preserve">. In a weak relationship, the child’s existence </w:t>
      </w:r>
      <w:r w:rsidR="00B9014A">
        <w:t>solely depends</w:t>
      </w:r>
      <w:r w:rsidR="00F16BF1">
        <w:t xml:space="preserve"> on the parents</w:t>
      </w:r>
      <w:r w:rsidR="00E71189">
        <w:t>. They are represented by a double rhombus</w:t>
      </w:r>
      <w:r w:rsidR="002A34BC">
        <w:t>.</w:t>
      </w:r>
    </w:p>
    <w:p w14:paraId="44C89C41" w14:textId="3A590E47" w:rsidR="00E71189" w:rsidRDefault="00866DD8" w:rsidP="00AC3C11">
      <w:r w:rsidRPr="00866DD8">
        <w:rPr>
          <w:noProof/>
        </w:rPr>
        <w:lastRenderedPageBreak/>
        <w:drawing>
          <wp:inline distT="0" distB="0" distL="0" distR="0" wp14:anchorId="05859A4E" wp14:editId="70DB1D9D">
            <wp:extent cx="5407742" cy="1008934"/>
            <wp:effectExtent l="0" t="0" r="254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22259" cy="1011642"/>
                    </a:xfrm>
                    <a:prstGeom prst="rect">
                      <a:avLst/>
                    </a:prstGeom>
                  </pic:spPr>
                </pic:pic>
              </a:graphicData>
            </a:graphic>
          </wp:inline>
        </w:drawing>
      </w:r>
    </w:p>
    <w:p w14:paraId="4FEF84D9" w14:textId="77777777" w:rsidR="00E71189" w:rsidRPr="002B3B80" w:rsidRDefault="00E71189" w:rsidP="00AC3C11"/>
    <w:p w14:paraId="33470CBC" w14:textId="77777777" w:rsidR="00A212A1" w:rsidRDefault="00A212A1" w:rsidP="00156E4C">
      <w:pPr>
        <w:pStyle w:val="Heading2"/>
      </w:pPr>
      <w:bookmarkStart w:id="27" w:name="_Toc128918164"/>
      <w:bookmarkStart w:id="28" w:name="_Toc134042752"/>
      <w:r>
        <w:t>Cardinality</w:t>
      </w:r>
      <w:bookmarkEnd w:id="27"/>
      <w:bookmarkEnd w:id="28"/>
    </w:p>
    <w:p w14:paraId="037D05C5" w14:textId="4B7C2211" w:rsidR="00BF7A29" w:rsidRPr="00BF7A29" w:rsidRDefault="00BF7A29" w:rsidP="00BF7A29">
      <w:r>
        <w:t xml:space="preserve">Cardinality is how many records of one entity have a relationship with </w:t>
      </w:r>
      <w:r w:rsidR="00286510">
        <w:t>the records of another entity and to what ratio.</w:t>
      </w:r>
    </w:p>
    <w:p w14:paraId="47C0655C" w14:textId="5DBFAC64" w:rsidR="00A212A1" w:rsidRDefault="0036685B" w:rsidP="00156E4C">
      <w:pPr>
        <w:pStyle w:val="Heading3"/>
      </w:pPr>
      <w:bookmarkStart w:id="29" w:name="_Toc134042753"/>
      <w:r>
        <w:t>One</w:t>
      </w:r>
      <w:r w:rsidR="0073032B">
        <w:t>-</w:t>
      </w:r>
      <w:r>
        <w:t>to</w:t>
      </w:r>
      <w:r w:rsidR="0073032B">
        <w:t>-</w:t>
      </w:r>
      <w:r>
        <w:t>One</w:t>
      </w:r>
      <w:bookmarkEnd w:id="29"/>
    </w:p>
    <w:p w14:paraId="3997D666" w14:textId="1E2654D9" w:rsidR="004B5AC4" w:rsidRDefault="004B5AC4" w:rsidP="00AC3C11">
      <w:r>
        <w:t xml:space="preserve">A </w:t>
      </w:r>
      <w:r w:rsidR="0073032B">
        <w:t>one-to-one</w:t>
      </w:r>
      <w:r>
        <w:t xml:space="preserve"> relationship is where</w:t>
      </w:r>
      <w:r w:rsidR="0073032B">
        <w:t xml:space="preserve"> for every record of one entity</w:t>
      </w:r>
      <w:r w:rsidR="002A34BC">
        <w:t>,</w:t>
      </w:r>
      <w:r w:rsidR="0073032B">
        <w:t xml:space="preserve"> there</w:t>
      </w:r>
      <w:r w:rsidR="00DE0101">
        <w:t xml:space="preserve"> is one in the other entity. Both entities are strong entities</w:t>
      </w:r>
      <w:r w:rsidR="002A34BC">
        <w:t>. However</w:t>
      </w:r>
      <w:r w:rsidR="00DE0101">
        <w:t>, one entity wi</w:t>
      </w:r>
      <w:r w:rsidR="0023426E">
        <w:t xml:space="preserve">ll take precedence </w:t>
      </w:r>
      <w:r w:rsidR="00682233">
        <w:t>over</w:t>
      </w:r>
      <w:r w:rsidR="0023426E">
        <w:t xml:space="preserve"> the other and be the primary entity of the relationship, </w:t>
      </w:r>
      <w:r w:rsidR="00682233">
        <w:t xml:space="preserve">and </w:t>
      </w:r>
      <w:r w:rsidR="0023426E">
        <w:t>the other entity will receive the foreign key</w:t>
      </w:r>
      <w:r w:rsidR="0099713E">
        <w:t>. These</w:t>
      </w:r>
      <w:r w:rsidR="0001008B">
        <w:t xml:space="preserve"> relationships are denoted by having a ‘1’ on both </w:t>
      </w:r>
      <w:r w:rsidR="00C44398">
        <w:t>lines.</w:t>
      </w:r>
    </w:p>
    <w:p w14:paraId="089B52E0" w14:textId="2CE81F44" w:rsidR="0001008B" w:rsidRDefault="0001008B" w:rsidP="00AC3C11">
      <w:r w:rsidRPr="0001008B">
        <w:rPr>
          <w:noProof/>
        </w:rPr>
        <w:drawing>
          <wp:inline distT="0" distB="0" distL="0" distR="0" wp14:anchorId="60043291" wp14:editId="28CAD874">
            <wp:extent cx="5282214" cy="110548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04970" cy="1110247"/>
                    </a:xfrm>
                    <a:prstGeom prst="rect">
                      <a:avLst/>
                    </a:prstGeom>
                  </pic:spPr>
                </pic:pic>
              </a:graphicData>
            </a:graphic>
          </wp:inline>
        </w:drawing>
      </w:r>
    </w:p>
    <w:p w14:paraId="023038F5" w14:textId="77777777" w:rsidR="0033614B" w:rsidRDefault="0033614B" w:rsidP="00AC3C11"/>
    <w:p w14:paraId="54BA1D45" w14:textId="6B39085B" w:rsidR="0036685B" w:rsidRDefault="0036685B" w:rsidP="00156E4C">
      <w:pPr>
        <w:pStyle w:val="Heading3"/>
      </w:pPr>
      <w:bookmarkStart w:id="30" w:name="_Toc134042754"/>
      <w:r>
        <w:t>One</w:t>
      </w:r>
      <w:r w:rsidR="0073032B">
        <w:t>-</w:t>
      </w:r>
      <w:r>
        <w:t>to</w:t>
      </w:r>
      <w:r w:rsidR="0073032B">
        <w:t>-</w:t>
      </w:r>
      <w:r>
        <w:t>Many</w:t>
      </w:r>
      <w:bookmarkEnd w:id="30"/>
    </w:p>
    <w:p w14:paraId="1D2D7E60" w14:textId="6469CEE1" w:rsidR="00957069" w:rsidRDefault="00957069" w:rsidP="00AC3C11">
      <w:r>
        <w:t>One-to-Many relationships are where one record from the primary entity</w:t>
      </w:r>
      <w:r w:rsidR="00424714">
        <w:t xml:space="preserve"> (the 1) </w:t>
      </w:r>
      <w:r>
        <w:t>has a relationship with m</w:t>
      </w:r>
      <w:r w:rsidR="00424714">
        <w:t>any records of the secondary entity (the ‘M’)</w:t>
      </w:r>
      <w:r w:rsidR="002442A3">
        <w:t>. In</w:t>
      </w:r>
      <w:r w:rsidR="00CB751B">
        <w:t xml:space="preserve"> the example</w:t>
      </w:r>
      <w:r w:rsidR="002A34BC">
        <w:t>,</w:t>
      </w:r>
      <w:r w:rsidR="00CB751B">
        <w:t xml:space="preserve"> one book has many chapters. In the example</w:t>
      </w:r>
      <w:r w:rsidR="001F0624">
        <w:t>,</w:t>
      </w:r>
      <w:r w:rsidR="00CB751B">
        <w:t xml:space="preserve"> </w:t>
      </w:r>
      <w:r w:rsidR="001F0624">
        <w:t xml:space="preserve">the </w:t>
      </w:r>
      <w:r w:rsidR="00CB751B">
        <w:t>chapter is a weak</w:t>
      </w:r>
      <w:r w:rsidR="001F0624">
        <w:t xml:space="preserve"> entity</w:t>
      </w:r>
      <w:r w:rsidR="002B30FB">
        <w:t xml:space="preserve"> because </w:t>
      </w:r>
      <w:r w:rsidR="00A92F3E">
        <w:t>It is not identifiable without the book it belongs to.</w:t>
      </w:r>
    </w:p>
    <w:p w14:paraId="7266774F" w14:textId="3842B3DE" w:rsidR="00957069" w:rsidRDefault="001271B3" w:rsidP="00AC3C11">
      <w:r w:rsidRPr="001271B3">
        <w:rPr>
          <w:noProof/>
        </w:rPr>
        <w:drawing>
          <wp:inline distT="0" distB="0" distL="0" distR="0" wp14:anchorId="71FB2376" wp14:editId="4F243C5D">
            <wp:extent cx="5211192" cy="800212"/>
            <wp:effectExtent l="0" t="0" r="8890" b="0"/>
            <wp:docPr id="25" name="Picture 25" descr="A picture containing text,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triangle&#10;&#10;Description automatically generated"/>
                    <pic:cNvPicPr/>
                  </pic:nvPicPr>
                  <pic:blipFill>
                    <a:blip r:embed="rId25"/>
                    <a:stretch>
                      <a:fillRect/>
                    </a:stretch>
                  </pic:blipFill>
                  <pic:spPr>
                    <a:xfrm>
                      <a:off x="0" y="0"/>
                      <a:ext cx="5242670" cy="805046"/>
                    </a:xfrm>
                    <a:prstGeom prst="rect">
                      <a:avLst/>
                    </a:prstGeom>
                  </pic:spPr>
                </pic:pic>
              </a:graphicData>
            </a:graphic>
          </wp:inline>
        </w:drawing>
      </w:r>
    </w:p>
    <w:p w14:paraId="69F48683" w14:textId="77777777" w:rsidR="0033614B" w:rsidRDefault="0033614B" w:rsidP="00AC3C11"/>
    <w:p w14:paraId="3556A114" w14:textId="3FEB5622" w:rsidR="0036685B" w:rsidRDefault="0036685B" w:rsidP="00156E4C">
      <w:pPr>
        <w:pStyle w:val="Heading3"/>
      </w:pPr>
      <w:bookmarkStart w:id="31" w:name="_Toc134042755"/>
      <w:r>
        <w:t>Many</w:t>
      </w:r>
      <w:r w:rsidR="0073032B">
        <w:t>-</w:t>
      </w:r>
      <w:r>
        <w:t>to</w:t>
      </w:r>
      <w:r w:rsidR="0073032B">
        <w:t>-</w:t>
      </w:r>
      <w:r>
        <w:t>Many</w:t>
      </w:r>
      <w:bookmarkEnd w:id="31"/>
    </w:p>
    <w:p w14:paraId="258BE3CB" w14:textId="0164F7C2" w:rsidR="00F46A7A" w:rsidRDefault="00436AB0" w:rsidP="00AC3C11">
      <w:r>
        <w:t>Many-to-many relationships are when many records from one entity have a relationship with many records of another entity</w:t>
      </w:r>
      <w:r w:rsidR="002A34BC">
        <w:t>. In</w:t>
      </w:r>
      <w:r w:rsidR="00D563F1">
        <w:t xml:space="preserve"> the above</w:t>
      </w:r>
      <w:r>
        <w:t xml:space="preserve"> example</w:t>
      </w:r>
      <w:r w:rsidR="001271B3">
        <w:t>,</w:t>
      </w:r>
      <w:r>
        <w:t xml:space="preserve"> an author can write many books, and a book can have many authors</w:t>
      </w:r>
      <w:r w:rsidR="002442A3">
        <w:t>; therefore,</w:t>
      </w:r>
      <w:r>
        <w:t xml:space="preserve"> it is many-to-many</w:t>
      </w:r>
      <w:r w:rsidR="007E4A5E">
        <w:t xml:space="preserve">. It is denoted by the primary entity having an ‘M’ and the </w:t>
      </w:r>
      <w:r w:rsidR="00D563F1">
        <w:t>second</w:t>
      </w:r>
      <w:r w:rsidR="007E4A5E">
        <w:t xml:space="preserve"> having an ‘N’.</w:t>
      </w:r>
    </w:p>
    <w:p w14:paraId="04299C4E" w14:textId="47274707" w:rsidR="00F46A7A" w:rsidRDefault="00E2081B" w:rsidP="00AC3C11">
      <w:r w:rsidRPr="00E2081B">
        <w:rPr>
          <w:noProof/>
        </w:rPr>
        <w:lastRenderedPageBreak/>
        <w:drawing>
          <wp:inline distT="0" distB="0" distL="0" distR="0" wp14:anchorId="48DCBBF2" wp14:editId="4DD754A0">
            <wp:extent cx="5122416" cy="85751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53009" cy="862640"/>
                    </a:xfrm>
                    <a:prstGeom prst="rect">
                      <a:avLst/>
                    </a:prstGeom>
                  </pic:spPr>
                </pic:pic>
              </a:graphicData>
            </a:graphic>
          </wp:inline>
        </w:drawing>
      </w:r>
    </w:p>
    <w:p w14:paraId="38133C2A" w14:textId="77777777" w:rsidR="00F46A7A" w:rsidRDefault="00F46A7A" w:rsidP="00AC3C11"/>
    <w:p w14:paraId="755D7798" w14:textId="356C856F" w:rsidR="00DB7346" w:rsidRDefault="00DB7346" w:rsidP="00156E4C">
      <w:pPr>
        <w:pStyle w:val="Heading2"/>
      </w:pPr>
      <w:bookmarkStart w:id="32" w:name="_Toc134042756"/>
      <w:r>
        <w:t>Participation</w:t>
      </w:r>
      <w:bookmarkEnd w:id="32"/>
    </w:p>
    <w:p w14:paraId="7F8574B1" w14:textId="581C8FE6" w:rsidR="00286510" w:rsidRPr="00286510" w:rsidRDefault="00286510" w:rsidP="00286510">
      <w:r>
        <w:t>Participation is how many records of an entity participate in the relationship</w:t>
      </w:r>
      <w:r w:rsidR="002A34BC">
        <w:t>.</w:t>
      </w:r>
    </w:p>
    <w:p w14:paraId="0C90601B" w14:textId="5C32FE32" w:rsidR="00BF7A29" w:rsidRDefault="00DB7346" w:rsidP="00156E4C">
      <w:pPr>
        <w:pStyle w:val="Heading3"/>
      </w:pPr>
      <w:bookmarkStart w:id="33" w:name="_Toc134042757"/>
      <w:r>
        <w:t>Partial</w:t>
      </w:r>
      <w:bookmarkEnd w:id="33"/>
    </w:p>
    <w:p w14:paraId="06156FBE" w14:textId="5AC95F11" w:rsidR="00365A12" w:rsidRDefault="00365A12" w:rsidP="00A212A1">
      <w:r>
        <w:t>In partial participation</w:t>
      </w:r>
      <w:r w:rsidR="002A34BC">
        <w:t>,</w:t>
      </w:r>
      <w:r>
        <w:t xml:space="preserve"> not all records in the set have to participate in the </w:t>
      </w:r>
      <w:r w:rsidR="00980723">
        <w:t>relationship.</w:t>
      </w:r>
      <w:r>
        <w:t xml:space="preserve"> </w:t>
      </w:r>
      <w:r w:rsidR="00067809">
        <w:t>Partial participation is denoted by a single line</w:t>
      </w:r>
      <w:r w:rsidR="00862818">
        <w:t xml:space="preserve"> between the relationship and the entity</w:t>
      </w:r>
      <w:r w:rsidR="002A34BC">
        <w:t>.</w:t>
      </w:r>
    </w:p>
    <w:p w14:paraId="078295E3" w14:textId="301AEAFF" w:rsidR="00CA4CB4" w:rsidRDefault="00CA4CB4" w:rsidP="00A212A1">
      <w:r w:rsidRPr="00CA4CB4">
        <w:rPr>
          <w:noProof/>
        </w:rPr>
        <w:drawing>
          <wp:inline distT="0" distB="0" distL="0" distR="0" wp14:anchorId="13B609A3" wp14:editId="0FD9203E">
            <wp:extent cx="2692888" cy="31071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28349" cy="314810"/>
                    </a:xfrm>
                    <a:prstGeom prst="rect">
                      <a:avLst/>
                    </a:prstGeom>
                  </pic:spPr>
                </pic:pic>
              </a:graphicData>
            </a:graphic>
          </wp:inline>
        </w:drawing>
      </w:r>
    </w:p>
    <w:p w14:paraId="56C0B62D" w14:textId="77777777" w:rsidR="00CA4CB4" w:rsidRDefault="00CA4CB4" w:rsidP="00A212A1"/>
    <w:p w14:paraId="0B1B7C3E" w14:textId="45F8288E" w:rsidR="00DB7346" w:rsidRDefault="00DB7346" w:rsidP="00156E4C">
      <w:pPr>
        <w:pStyle w:val="Heading3"/>
      </w:pPr>
      <w:bookmarkStart w:id="34" w:name="_Toc134042758"/>
      <w:r>
        <w:t>Total</w:t>
      </w:r>
      <w:bookmarkEnd w:id="34"/>
    </w:p>
    <w:p w14:paraId="1427A75C" w14:textId="5C33DA32" w:rsidR="00980723" w:rsidRDefault="00980723" w:rsidP="00A212A1">
      <w:r>
        <w:t>In total participation, every record within a set must participate in the relationship.</w:t>
      </w:r>
      <w:r w:rsidR="005F6D6A">
        <w:t xml:space="preserve"> Total participation is denoted by</w:t>
      </w:r>
      <w:r w:rsidR="00067809">
        <w:t xml:space="preserve"> a double line</w:t>
      </w:r>
      <w:r w:rsidR="00862818" w:rsidRPr="00862818">
        <w:t xml:space="preserve"> </w:t>
      </w:r>
      <w:r w:rsidR="00862818">
        <w:t>between the relationship and the entity</w:t>
      </w:r>
      <w:r w:rsidR="00067809">
        <w:t>.</w:t>
      </w:r>
    </w:p>
    <w:p w14:paraId="2EDC74E4" w14:textId="7ADD5909" w:rsidR="00B272A5" w:rsidRDefault="00B272A5" w:rsidP="00A212A1">
      <w:r w:rsidRPr="00B272A5">
        <w:rPr>
          <w:noProof/>
        </w:rPr>
        <w:drawing>
          <wp:inline distT="0" distB="0" distL="0" distR="0" wp14:anchorId="18ADB55E" wp14:editId="42F1A2A0">
            <wp:extent cx="2636668" cy="345033"/>
            <wp:effectExtent l="0" t="0" r="0" b="0"/>
            <wp:docPr id="27" name="Picture 27"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rectangle&#10;&#10;Description automatically generated"/>
                    <pic:cNvPicPr/>
                  </pic:nvPicPr>
                  <pic:blipFill>
                    <a:blip r:embed="rId28"/>
                    <a:stretch>
                      <a:fillRect/>
                    </a:stretch>
                  </pic:blipFill>
                  <pic:spPr>
                    <a:xfrm>
                      <a:off x="0" y="0"/>
                      <a:ext cx="2685776" cy="351459"/>
                    </a:xfrm>
                    <a:prstGeom prst="rect">
                      <a:avLst/>
                    </a:prstGeom>
                  </pic:spPr>
                </pic:pic>
              </a:graphicData>
            </a:graphic>
          </wp:inline>
        </w:drawing>
      </w:r>
    </w:p>
    <w:p w14:paraId="385B1108" w14:textId="64BC96A6" w:rsidR="00980723" w:rsidRPr="002B3B80" w:rsidRDefault="00980723" w:rsidP="00A212A1">
      <w:r>
        <w:t>A good example to see the difference is the author and book</w:t>
      </w:r>
      <w:r w:rsidR="00AD76DB">
        <w:t>. An author doesn’t have to have written a book</w:t>
      </w:r>
      <w:r w:rsidR="00B272A5">
        <w:t xml:space="preserve"> to exist in the set</w:t>
      </w:r>
      <w:r w:rsidR="005F6D6A">
        <w:t>, whereas a book can only exist if it is written by an author.</w:t>
      </w:r>
    </w:p>
    <w:p w14:paraId="3AFD44D4" w14:textId="77777777" w:rsidR="00A212A1" w:rsidRDefault="00A212A1" w:rsidP="00156E4C">
      <w:pPr>
        <w:pStyle w:val="Heading2"/>
      </w:pPr>
      <w:bookmarkStart w:id="35" w:name="_Toc128918165"/>
      <w:bookmarkStart w:id="36" w:name="_Toc134042759"/>
      <w:r>
        <w:t>Optionality</w:t>
      </w:r>
      <w:bookmarkEnd w:id="35"/>
      <w:bookmarkEnd w:id="36"/>
    </w:p>
    <w:p w14:paraId="531ADC99" w14:textId="760BE717" w:rsidR="00B272A5" w:rsidRPr="00B272A5" w:rsidRDefault="00B272A5" w:rsidP="00B272A5">
      <w:r>
        <w:t>Optionality is used in relationships where there are more than two entities</w:t>
      </w:r>
      <w:r w:rsidR="002A34BC">
        <w:t>. It</w:t>
      </w:r>
      <w:r>
        <w:t xml:space="preserve"> is used when one </w:t>
      </w:r>
      <w:r w:rsidR="00E20F11">
        <w:t>or</w:t>
      </w:r>
      <w:r>
        <w:t xml:space="preserve"> more of the entities are not required</w:t>
      </w:r>
      <w:r w:rsidR="00EF6228">
        <w:t xml:space="preserve"> for the relationship to take place.</w:t>
      </w:r>
    </w:p>
    <w:p w14:paraId="2FE0426D" w14:textId="77777777" w:rsidR="0036685B" w:rsidRDefault="0036685B" w:rsidP="00156E4C">
      <w:pPr>
        <w:pStyle w:val="Heading3"/>
      </w:pPr>
      <w:bookmarkStart w:id="37" w:name="_Toc134042760"/>
      <w:r>
        <w:t>Mandatory</w:t>
      </w:r>
      <w:bookmarkEnd w:id="37"/>
    </w:p>
    <w:p w14:paraId="1E1F9C62" w14:textId="29ED9178" w:rsidR="00EF6228" w:rsidRDefault="00EF6228" w:rsidP="0036685B">
      <w:r>
        <w:t xml:space="preserve">Mandatory is denoted by a solid line </w:t>
      </w:r>
      <w:r w:rsidR="00E20F11">
        <w:t>and means that the entity must be included in the relationship</w:t>
      </w:r>
    </w:p>
    <w:p w14:paraId="49611E1F" w14:textId="77777777" w:rsidR="0036685B" w:rsidRDefault="0036685B" w:rsidP="00156E4C">
      <w:pPr>
        <w:pStyle w:val="Heading3"/>
      </w:pPr>
      <w:bookmarkStart w:id="38" w:name="_Toc134042761"/>
      <w:r>
        <w:t>Optional</w:t>
      </w:r>
      <w:bookmarkEnd w:id="38"/>
    </w:p>
    <w:p w14:paraId="032CBA74" w14:textId="6DD734C4" w:rsidR="00E20F11" w:rsidRDefault="00E20F11" w:rsidP="0036685B">
      <w:r>
        <w:t xml:space="preserve">Optional is denoted by a dashed line and means that the entity is not required in the </w:t>
      </w:r>
      <w:r w:rsidR="00F2326D">
        <w:t>relationship</w:t>
      </w:r>
      <w:r>
        <w:t>.</w:t>
      </w:r>
    </w:p>
    <w:p w14:paraId="07795597" w14:textId="1C83D717" w:rsidR="00E20F11" w:rsidRPr="00A22D72" w:rsidRDefault="00BE5069" w:rsidP="0036685B">
      <w:r w:rsidRPr="00BE5069">
        <w:rPr>
          <w:noProof/>
        </w:rPr>
        <w:lastRenderedPageBreak/>
        <w:drawing>
          <wp:inline distT="0" distB="0" distL="0" distR="0" wp14:anchorId="08DF4D7F" wp14:editId="3F39E13A">
            <wp:extent cx="5166804" cy="1869002"/>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9"/>
                    <a:stretch>
                      <a:fillRect/>
                    </a:stretch>
                  </pic:blipFill>
                  <pic:spPr>
                    <a:xfrm>
                      <a:off x="0" y="0"/>
                      <a:ext cx="5178715" cy="1873310"/>
                    </a:xfrm>
                    <a:prstGeom prst="rect">
                      <a:avLst/>
                    </a:prstGeom>
                  </pic:spPr>
                </pic:pic>
              </a:graphicData>
            </a:graphic>
          </wp:inline>
        </w:drawing>
      </w:r>
    </w:p>
    <w:p w14:paraId="21463AA8" w14:textId="1F021DBF" w:rsidR="00A212A1" w:rsidRDefault="00BE5069" w:rsidP="00A212A1">
      <w:r>
        <w:t>In this example</w:t>
      </w:r>
      <w:r w:rsidR="00F2326D">
        <w:t>,</w:t>
      </w:r>
      <w:r>
        <w:t xml:space="preserve"> a customer is purcha</w:t>
      </w:r>
      <w:r w:rsidR="001C1710">
        <w:t xml:space="preserve">sing many items, </w:t>
      </w:r>
      <w:r w:rsidR="00F2326D">
        <w:t xml:space="preserve">and </w:t>
      </w:r>
      <w:r w:rsidR="001C1710">
        <w:t>a salesperson can be included in the sale process or not</w:t>
      </w:r>
      <w:r w:rsidR="002A34BC">
        <w:t>; therefore</w:t>
      </w:r>
      <w:r w:rsidR="002442A3">
        <w:t>,</w:t>
      </w:r>
      <w:r w:rsidR="001C1710">
        <w:t xml:space="preserve"> they are not required for the relationship to be valid and take place.</w:t>
      </w:r>
      <w:r w:rsidR="00F2326D">
        <w:t xml:space="preserve"> If the line were solid</w:t>
      </w:r>
      <w:r w:rsidR="002442A3">
        <w:t>,</w:t>
      </w:r>
      <w:r w:rsidR="00F2326D">
        <w:t xml:space="preserve"> that would mean </w:t>
      </w:r>
      <w:r w:rsidR="00C46D85">
        <w:t xml:space="preserve">that </w:t>
      </w:r>
      <w:r w:rsidR="00F2326D">
        <w:t>for every purchase made</w:t>
      </w:r>
      <w:r w:rsidR="002442A3">
        <w:t>,</w:t>
      </w:r>
      <w:r w:rsidR="00F2326D">
        <w:t xml:space="preserve"> there would be a salesperson involved</w:t>
      </w:r>
      <w:r w:rsidR="00C46D85">
        <w:t>,</w:t>
      </w:r>
      <w:r w:rsidR="00F2326D">
        <w:t xml:space="preserve"> which is </w:t>
      </w:r>
      <w:r w:rsidR="00C46D85">
        <w:t>only sometimes</w:t>
      </w:r>
      <w:r w:rsidR="00F2326D">
        <w:t xml:space="preserve"> desired.</w:t>
      </w:r>
    </w:p>
    <w:p w14:paraId="1E44F701" w14:textId="77777777" w:rsidR="00A212A1" w:rsidRDefault="00A212A1" w:rsidP="00A212A1"/>
    <w:p w14:paraId="56C4AF23" w14:textId="23D27D86" w:rsidR="00A212A1" w:rsidRPr="002B3B80" w:rsidRDefault="00547151" w:rsidP="00547151">
      <w:pPr>
        <w:pStyle w:val="Heading2"/>
      </w:pPr>
      <w:bookmarkStart w:id="39" w:name="_Toc134042762"/>
      <w:r>
        <w:t>Extended Notation</w:t>
      </w:r>
      <w:bookmarkEnd w:id="39"/>
    </w:p>
    <w:p w14:paraId="527FC062" w14:textId="409A565C" w:rsidR="00A212A1" w:rsidRDefault="006D381F" w:rsidP="00156E4C">
      <w:pPr>
        <w:pStyle w:val="Heading3"/>
      </w:pPr>
      <w:bookmarkStart w:id="40" w:name="_Toc134042763"/>
      <w:r>
        <w:t>Generalisation</w:t>
      </w:r>
      <w:bookmarkEnd w:id="40"/>
    </w:p>
    <w:p w14:paraId="4721604A" w14:textId="4B650B46" w:rsidR="00034CBF" w:rsidRDefault="00034CBF" w:rsidP="00AC3C11">
      <w:r>
        <w:t xml:space="preserve">Generalisation is when </w:t>
      </w:r>
      <w:r w:rsidR="00036578">
        <w:t>similar</w:t>
      </w:r>
      <w:r>
        <w:t xml:space="preserve"> </w:t>
      </w:r>
      <w:r w:rsidR="00036578">
        <w:t>entities</w:t>
      </w:r>
      <w:r>
        <w:t xml:space="preserve"> have common attributes removed and put into a superclass which they can inherit from.</w:t>
      </w:r>
    </w:p>
    <w:p w14:paraId="0A04544F" w14:textId="2D6AF625" w:rsidR="00547151" w:rsidRDefault="006D381F" w:rsidP="00156E4C">
      <w:pPr>
        <w:pStyle w:val="Heading3"/>
      </w:pPr>
      <w:bookmarkStart w:id="41" w:name="_Toc134042764"/>
      <w:r>
        <w:t>Specialisation</w:t>
      </w:r>
      <w:bookmarkEnd w:id="41"/>
    </w:p>
    <w:p w14:paraId="5FF80CEF" w14:textId="5F22A67E" w:rsidR="00034CBF" w:rsidRDefault="00034CBF" w:rsidP="00AC3C11">
      <w:r>
        <w:t>Specialisation is the revers</w:t>
      </w:r>
      <w:r w:rsidR="00036578">
        <w:t>e</w:t>
      </w:r>
      <w:r>
        <w:t xml:space="preserve"> of generalisation, where</w:t>
      </w:r>
      <w:r w:rsidR="00D2280A">
        <w:t xml:space="preserve"> an entity is found to have multiple </w:t>
      </w:r>
      <w:r w:rsidR="00BD60AB">
        <w:t>sub-classes that have additional attributes that are not common among the other subclasses</w:t>
      </w:r>
      <w:r w:rsidR="004A4856">
        <w:t>.</w:t>
      </w:r>
    </w:p>
    <w:p w14:paraId="2A7444BA" w14:textId="37A9093F" w:rsidR="00E048FE" w:rsidRDefault="00E16E58" w:rsidP="00AC3C11">
      <w:r>
        <w:t>Both specialisation and generalisation use the same notation</w:t>
      </w:r>
      <w:r w:rsidR="00757F38">
        <w:t xml:space="preserve"> and represent the same thing from a different perspective.</w:t>
      </w:r>
    </w:p>
    <w:p w14:paraId="5F8D5C47" w14:textId="32B9A880" w:rsidR="00E16E58" w:rsidRDefault="006A6B78" w:rsidP="00AC3C11">
      <w:r w:rsidRPr="006A6B78">
        <w:rPr>
          <w:noProof/>
        </w:rPr>
        <w:drawing>
          <wp:inline distT="0" distB="0" distL="0" distR="0" wp14:anchorId="17820CF8" wp14:editId="75D7FBFB">
            <wp:extent cx="2867487" cy="1806750"/>
            <wp:effectExtent l="0" t="0" r="952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76840" cy="1812643"/>
                    </a:xfrm>
                    <a:prstGeom prst="rect">
                      <a:avLst/>
                    </a:prstGeom>
                  </pic:spPr>
                </pic:pic>
              </a:graphicData>
            </a:graphic>
          </wp:inline>
        </w:drawing>
      </w:r>
    </w:p>
    <w:p w14:paraId="203D2A9B" w14:textId="0F481B22" w:rsidR="00CB702E" w:rsidRDefault="00CB702E" w:rsidP="00156E4C">
      <w:pPr>
        <w:pStyle w:val="Heading3"/>
      </w:pPr>
      <w:bookmarkStart w:id="42" w:name="_Toc134042765"/>
      <w:r>
        <w:t>Dis</w:t>
      </w:r>
      <w:r w:rsidR="007C65C5">
        <w:t>joint</w:t>
      </w:r>
      <w:bookmarkEnd w:id="42"/>
    </w:p>
    <w:p w14:paraId="50CA28AF" w14:textId="73757294" w:rsidR="004A4856" w:rsidRDefault="00014E2E" w:rsidP="00AC3C11">
      <w:r>
        <w:t xml:space="preserve">Disjoint </w:t>
      </w:r>
      <w:r w:rsidR="00513F9B">
        <w:t>means that an entity can only be one specialisatio</w:t>
      </w:r>
      <w:r w:rsidR="006552B8">
        <w:t>n.</w:t>
      </w:r>
      <w:r w:rsidR="00E16E58">
        <w:t xml:space="preserve"> Disjoint is show as</w:t>
      </w:r>
      <w:r w:rsidR="00143824">
        <w:t xml:space="preserve"> a circle with a ‘D’.</w:t>
      </w:r>
    </w:p>
    <w:p w14:paraId="751C80F3" w14:textId="523940FB" w:rsidR="00757F38" w:rsidRDefault="00757F38" w:rsidP="00AC3C11">
      <w:r w:rsidRPr="00757F38">
        <w:rPr>
          <w:noProof/>
        </w:rPr>
        <w:drawing>
          <wp:inline distT="0" distB="0" distL="0" distR="0" wp14:anchorId="797EB393" wp14:editId="0CBBF8CE">
            <wp:extent cx="733527" cy="695422"/>
            <wp:effectExtent l="0" t="0" r="9525" b="9525"/>
            <wp:docPr id="12" name="Picture 1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con&#10;&#10;Description automatically generated"/>
                    <pic:cNvPicPr/>
                  </pic:nvPicPr>
                  <pic:blipFill>
                    <a:blip r:embed="rId31"/>
                    <a:stretch>
                      <a:fillRect/>
                    </a:stretch>
                  </pic:blipFill>
                  <pic:spPr>
                    <a:xfrm>
                      <a:off x="0" y="0"/>
                      <a:ext cx="733527" cy="695422"/>
                    </a:xfrm>
                    <a:prstGeom prst="rect">
                      <a:avLst/>
                    </a:prstGeom>
                  </pic:spPr>
                </pic:pic>
              </a:graphicData>
            </a:graphic>
          </wp:inline>
        </w:drawing>
      </w:r>
    </w:p>
    <w:p w14:paraId="78E21DF7" w14:textId="77777777" w:rsidR="00E16E58" w:rsidRDefault="00E16E58" w:rsidP="00AC3C11"/>
    <w:p w14:paraId="76FDD56A" w14:textId="5D8C7800" w:rsidR="007C65C5" w:rsidRDefault="00D260D9" w:rsidP="00156E4C">
      <w:pPr>
        <w:pStyle w:val="Heading3"/>
      </w:pPr>
      <w:bookmarkStart w:id="43" w:name="_Toc134042766"/>
      <w:r>
        <w:t>Overlapping</w:t>
      </w:r>
      <w:bookmarkEnd w:id="43"/>
    </w:p>
    <w:p w14:paraId="3DA19CF9" w14:textId="35ED80DD" w:rsidR="00F843E2" w:rsidRDefault="00513F9B" w:rsidP="00F843E2">
      <w:r>
        <w:t>Overlapping means that an entity can be multiple specialisations at the same time, inheriting all of the attributes from each specialisation.</w:t>
      </w:r>
      <w:r w:rsidR="00143824">
        <w:t xml:space="preserve"> Overlapping is shown as a circle with an ‘O’.</w:t>
      </w:r>
    </w:p>
    <w:p w14:paraId="0F8AC6D3" w14:textId="4E96E1F0" w:rsidR="00143824" w:rsidRDefault="002208C1" w:rsidP="00F843E2">
      <w:r w:rsidRPr="002208C1">
        <w:rPr>
          <w:noProof/>
        </w:rPr>
        <w:drawing>
          <wp:inline distT="0" distB="0" distL="0" distR="0" wp14:anchorId="0D668E41" wp14:editId="326C13D4">
            <wp:extent cx="752580" cy="743054"/>
            <wp:effectExtent l="0" t="0" r="9525" b="0"/>
            <wp:docPr id="14" name="Picture 1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iagram&#10;&#10;Description automatically generated"/>
                    <pic:cNvPicPr/>
                  </pic:nvPicPr>
                  <pic:blipFill>
                    <a:blip r:embed="rId32"/>
                    <a:stretch>
                      <a:fillRect/>
                    </a:stretch>
                  </pic:blipFill>
                  <pic:spPr>
                    <a:xfrm>
                      <a:off x="0" y="0"/>
                      <a:ext cx="752580" cy="743054"/>
                    </a:xfrm>
                    <a:prstGeom prst="rect">
                      <a:avLst/>
                    </a:prstGeom>
                  </pic:spPr>
                </pic:pic>
              </a:graphicData>
            </a:graphic>
          </wp:inline>
        </w:drawing>
      </w:r>
    </w:p>
    <w:p w14:paraId="25CD6A59" w14:textId="77777777" w:rsidR="002208C1" w:rsidRDefault="002208C1" w:rsidP="00F843E2"/>
    <w:p w14:paraId="78D5EC6C" w14:textId="77777777" w:rsidR="002208C1" w:rsidRDefault="002208C1" w:rsidP="002208C1">
      <w:pPr>
        <w:pStyle w:val="Heading3"/>
      </w:pPr>
      <w:bookmarkStart w:id="44" w:name="_Toc134042767"/>
      <w:r>
        <w:t>Union</w:t>
      </w:r>
      <w:bookmarkEnd w:id="44"/>
    </w:p>
    <w:p w14:paraId="58829941" w14:textId="77777777" w:rsidR="00C83678" w:rsidRDefault="002208C1" w:rsidP="002208C1">
      <w:r>
        <w:t xml:space="preserve">The union is the less commonly used extended component, but it has its place. It is used when an entity </w:t>
      </w:r>
      <w:r w:rsidR="00A24734">
        <w:t xml:space="preserve">can be multple things or one of many things, but its relationships are not </w:t>
      </w:r>
      <w:r w:rsidR="00FD3DD4">
        <w:t>depend</w:t>
      </w:r>
      <w:r w:rsidR="007C6CB9">
        <w:t>e</w:t>
      </w:r>
      <w:r w:rsidR="00FD3DD4">
        <w:t xml:space="preserve">nt on its </w:t>
      </w:r>
      <w:r w:rsidR="007C6CB9">
        <w:t>forms.</w:t>
      </w:r>
    </w:p>
    <w:p w14:paraId="68F7FA21" w14:textId="77777777" w:rsidR="00FD7D80" w:rsidRDefault="00C83678" w:rsidP="002208C1">
      <w:r>
        <w:t>Union is represented using</w:t>
      </w:r>
      <w:r w:rsidR="00D310C8">
        <w:t xml:space="preserve"> a circle with a ‘U’</w:t>
      </w:r>
      <w:r w:rsidR="00FD7D80">
        <w:t>, the superclasses are then ordered in reverse to the specialisation/generalisation.</w:t>
      </w:r>
    </w:p>
    <w:p w14:paraId="5D413BDD" w14:textId="244A70EF" w:rsidR="00A212A1" w:rsidRPr="00F843E2" w:rsidRDefault="005222F4" w:rsidP="002208C1">
      <w:r w:rsidRPr="005222F4">
        <w:rPr>
          <w:noProof/>
        </w:rPr>
        <w:drawing>
          <wp:inline distT="0" distB="0" distL="0" distR="0" wp14:anchorId="56DB4156" wp14:editId="24C75EC5">
            <wp:extent cx="5731510" cy="156845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568450"/>
                    </a:xfrm>
                    <a:prstGeom prst="rect">
                      <a:avLst/>
                    </a:prstGeom>
                  </pic:spPr>
                </pic:pic>
              </a:graphicData>
            </a:graphic>
          </wp:inline>
        </w:drawing>
      </w:r>
      <w:r w:rsidR="00547151">
        <w:br w:type="page"/>
      </w:r>
    </w:p>
    <w:p w14:paraId="632312F8" w14:textId="77777777" w:rsidR="00A212A1" w:rsidRPr="00A91D18" w:rsidRDefault="00A212A1" w:rsidP="00A212A1">
      <w:pPr>
        <w:pStyle w:val="Heading1"/>
      </w:pPr>
      <w:bookmarkStart w:id="45" w:name="_Toc128918166"/>
      <w:bookmarkStart w:id="46" w:name="_Toc134042768"/>
      <w:r>
        <w:lastRenderedPageBreak/>
        <w:t>Conceptual ERD</w:t>
      </w:r>
      <w:bookmarkEnd w:id="45"/>
      <w:bookmarkEnd w:id="46"/>
    </w:p>
    <w:p w14:paraId="7740ADBB" w14:textId="0336FE42" w:rsidR="003B40DC" w:rsidRDefault="00D5009E">
      <w:r>
        <w:rPr>
          <w:noProof/>
        </w:rPr>
        <w:drawing>
          <wp:inline distT="0" distB="0" distL="0" distR="0" wp14:anchorId="03D049E0" wp14:editId="14184C62">
            <wp:extent cx="5725795" cy="288544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5795" cy="2885440"/>
                    </a:xfrm>
                    <a:prstGeom prst="rect">
                      <a:avLst/>
                    </a:prstGeom>
                    <a:noFill/>
                    <a:ln>
                      <a:noFill/>
                    </a:ln>
                  </pic:spPr>
                </pic:pic>
              </a:graphicData>
            </a:graphic>
          </wp:inline>
        </w:drawing>
      </w:r>
    </w:p>
    <w:p w14:paraId="63A9D399" w14:textId="28602F12" w:rsidR="006D381F" w:rsidRDefault="00D5009E">
      <w:r>
        <w:object w:dxaOrig="1533" w:dyaOrig="991" w14:anchorId="3CEDD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9pt;height:49.65pt" o:ole="">
            <v:imagedata r:id="rId35" o:title=""/>
          </v:shape>
          <o:OLEObject Type="Embed" ProgID="Package" ShapeID="_x0000_i1025" DrawAspect="Icon" ObjectID="_1744655491" r:id="rId36"/>
        </w:object>
      </w:r>
      <w:r w:rsidR="00B00E4D">
        <w:t xml:space="preserve">- </w:t>
      </w:r>
      <w:r w:rsidR="006D4564">
        <w:t>Double-click</w:t>
      </w:r>
      <w:r w:rsidR="00B00E4D">
        <w:t xml:space="preserve"> to open in </w:t>
      </w:r>
      <w:r w:rsidR="006D4564">
        <w:t xml:space="preserve">the </w:t>
      </w:r>
      <w:r w:rsidR="00B00E4D">
        <w:t>browser.</w:t>
      </w:r>
    </w:p>
    <w:p w14:paraId="1824C7E0" w14:textId="061EF8C4" w:rsidR="006E67BE" w:rsidRDefault="006E67BE">
      <w:r>
        <w:t xml:space="preserve">Although its an </w:t>
      </w:r>
      <w:r w:rsidR="009E05EA">
        <w:t>SVG</w:t>
      </w:r>
      <w:r>
        <w:t xml:space="preserve"> the text doesn’t zoom in well.</w:t>
      </w:r>
    </w:p>
    <w:p w14:paraId="59D7C2F0" w14:textId="77777777" w:rsidR="00B00E4D" w:rsidRDefault="00B00E4D"/>
    <w:p w14:paraId="42BE1234" w14:textId="77777777" w:rsidR="00D000E6" w:rsidRDefault="00D000E6" w:rsidP="00D000E6">
      <w:pPr>
        <w:pStyle w:val="Heading2"/>
      </w:pPr>
      <w:bookmarkStart w:id="47" w:name="_Toc134042769"/>
      <w:r>
        <w:t>Rationale</w:t>
      </w:r>
      <w:bookmarkEnd w:id="47"/>
    </w:p>
    <w:p w14:paraId="539B9DBE" w14:textId="3D4BF370" w:rsidR="00A212A1" w:rsidRDefault="000F516A">
      <w:r>
        <w:t>I have combined my rationale for the ERD and Data Dictionary nearer to the bottom of the document.</w:t>
      </w:r>
      <w:r w:rsidR="00A212A1">
        <w:br w:type="page"/>
      </w:r>
    </w:p>
    <w:p w14:paraId="6B345CC1" w14:textId="77777777" w:rsidR="00A212A1" w:rsidRDefault="00A212A1" w:rsidP="00A212A1">
      <w:pPr>
        <w:pStyle w:val="Heading1"/>
        <w:rPr>
          <w:lang w:val="en-US"/>
        </w:rPr>
      </w:pPr>
      <w:bookmarkStart w:id="48" w:name="_Toc134042770"/>
      <w:r>
        <w:rPr>
          <w:lang w:val="en-US"/>
        </w:rPr>
        <w:lastRenderedPageBreak/>
        <w:t>Conceptual Data Dictionary</w:t>
      </w:r>
      <w:bookmarkEnd w:id="48"/>
    </w:p>
    <w:p w14:paraId="53832114" w14:textId="1D879AF9" w:rsidR="00A212A1" w:rsidRDefault="00A212A1" w:rsidP="00A212A1">
      <w:pPr>
        <w:pStyle w:val="Heading2"/>
        <w:rPr>
          <w:lang w:val="en-US"/>
        </w:rPr>
      </w:pPr>
      <w:bookmarkStart w:id="49" w:name="_Toc134042771"/>
      <w:r>
        <w:rPr>
          <w:lang w:val="en-US"/>
        </w:rPr>
        <w:t>Purpose</w:t>
      </w:r>
      <w:bookmarkEnd w:id="49"/>
    </w:p>
    <w:p w14:paraId="30566D19" w14:textId="77777777" w:rsidR="00A212A1" w:rsidRDefault="00A212A1" w:rsidP="00A212A1">
      <w:pPr>
        <w:rPr>
          <w:lang w:val="en-US"/>
        </w:rPr>
      </w:pPr>
    </w:p>
    <w:p w14:paraId="3D0F3235" w14:textId="13F518F7" w:rsidR="00E960E1" w:rsidRPr="00A212A1" w:rsidRDefault="00E960E1" w:rsidP="00A212A1">
      <w:pPr>
        <w:rPr>
          <w:lang w:val="en-US"/>
        </w:rPr>
      </w:pPr>
      <w:r>
        <w:rPr>
          <w:lang w:val="en-US"/>
        </w:rPr>
        <w:t xml:space="preserve">Below are </w:t>
      </w:r>
      <w:r w:rsidR="006D381F">
        <w:rPr>
          <w:lang w:val="en-US"/>
        </w:rPr>
        <w:t>embedded</w:t>
      </w:r>
      <w:r>
        <w:rPr>
          <w:lang w:val="en-US"/>
        </w:rPr>
        <w:t xml:space="preserve"> </w:t>
      </w:r>
      <w:r w:rsidR="006D381F">
        <w:rPr>
          <w:lang w:val="en-US"/>
        </w:rPr>
        <w:t>Excel</w:t>
      </w:r>
      <w:r>
        <w:rPr>
          <w:lang w:val="en-US"/>
        </w:rPr>
        <w:t xml:space="preserve"> files that contain my data dictionary tables</w:t>
      </w:r>
      <w:r w:rsidR="0032169D">
        <w:rPr>
          <w:lang w:val="en-US"/>
        </w:rPr>
        <w:t>.</w:t>
      </w:r>
    </w:p>
    <w:p w14:paraId="0EDC512A" w14:textId="77777777" w:rsidR="00A212A1" w:rsidRDefault="00A212A1" w:rsidP="00A212A1">
      <w:pPr>
        <w:pStyle w:val="Heading2"/>
        <w:rPr>
          <w:lang w:val="en-US"/>
        </w:rPr>
      </w:pPr>
      <w:bookmarkStart w:id="50" w:name="_Toc134042772"/>
      <w:r>
        <w:rPr>
          <w:lang w:val="en-US"/>
        </w:rPr>
        <w:t>Entities</w:t>
      </w:r>
      <w:bookmarkEnd w:id="50"/>
    </w:p>
    <w:bookmarkStart w:id="51" w:name="_MON_1744374265"/>
    <w:bookmarkEnd w:id="51"/>
    <w:p w14:paraId="33B07916" w14:textId="45E88422" w:rsidR="00A212A1" w:rsidRDefault="005440FD" w:rsidP="00A212A1">
      <w:pPr>
        <w:rPr>
          <w:lang w:val="en-US"/>
        </w:rPr>
      </w:pPr>
      <w:r>
        <w:rPr>
          <w:lang w:val="en-US"/>
        </w:rPr>
        <w:object w:dxaOrig="1579" w:dyaOrig="1022" w14:anchorId="13DAD49D">
          <v:shape id="_x0000_i1026" type="#_x0000_t75" style="width:79pt;height:51.05pt" o:ole="">
            <v:imagedata r:id="rId37" o:title=""/>
          </v:shape>
          <o:OLEObject Type="Embed" ProgID="Excel.Sheet.12" ShapeID="_x0000_i1026" DrawAspect="Icon" ObjectID="_1744655492" r:id="rId38"/>
        </w:object>
      </w:r>
    </w:p>
    <w:p w14:paraId="4D5E068E" w14:textId="77777777" w:rsidR="009C7572" w:rsidRPr="00A212A1" w:rsidRDefault="009C7572" w:rsidP="00A212A1">
      <w:pPr>
        <w:rPr>
          <w:lang w:val="en-US"/>
        </w:rPr>
      </w:pPr>
    </w:p>
    <w:p w14:paraId="0F452C82" w14:textId="77777777" w:rsidR="00A212A1" w:rsidRDefault="00A212A1" w:rsidP="00A212A1">
      <w:pPr>
        <w:pStyle w:val="Heading2"/>
        <w:rPr>
          <w:lang w:val="en-US"/>
        </w:rPr>
      </w:pPr>
      <w:bookmarkStart w:id="52" w:name="_Toc134042773"/>
      <w:r>
        <w:rPr>
          <w:lang w:val="en-US"/>
        </w:rPr>
        <w:t>Relationships</w:t>
      </w:r>
      <w:bookmarkEnd w:id="52"/>
    </w:p>
    <w:bookmarkStart w:id="53" w:name="_MON_1744373683"/>
    <w:bookmarkEnd w:id="53"/>
    <w:p w14:paraId="3DDDC5CC" w14:textId="3DB63D5D" w:rsidR="007A4F28" w:rsidRPr="007A4F28" w:rsidRDefault="00524888" w:rsidP="007A4F28">
      <w:pPr>
        <w:rPr>
          <w:lang w:val="en-US"/>
        </w:rPr>
      </w:pPr>
      <w:r>
        <w:rPr>
          <w:lang w:val="en-US"/>
        </w:rPr>
        <w:object w:dxaOrig="1533" w:dyaOrig="991" w14:anchorId="344A3AAA">
          <v:shape id="_x0000_i1027" type="#_x0000_t75" style="width:76.9pt;height:49.65pt" o:ole="">
            <v:imagedata r:id="rId39" o:title=""/>
          </v:shape>
          <o:OLEObject Type="Embed" ProgID="Excel.Sheet.12" ShapeID="_x0000_i1027" DrawAspect="Icon" ObjectID="_1744655493" r:id="rId40"/>
        </w:object>
      </w:r>
    </w:p>
    <w:p w14:paraId="784A3321" w14:textId="77777777" w:rsidR="00A212A1" w:rsidRPr="00A212A1" w:rsidRDefault="00A212A1" w:rsidP="00A212A1">
      <w:pPr>
        <w:rPr>
          <w:lang w:val="en-US"/>
        </w:rPr>
      </w:pPr>
    </w:p>
    <w:p w14:paraId="6131C156" w14:textId="77777777" w:rsidR="00A212A1" w:rsidRDefault="00A212A1" w:rsidP="00A212A1">
      <w:pPr>
        <w:pStyle w:val="Heading2"/>
        <w:rPr>
          <w:lang w:val="en-US"/>
        </w:rPr>
      </w:pPr>
      <w:bookmarkStart w:id="54" w:name="_Toc134042774"/>
      <w:r>
        <w:rPr>
          <w:lang w:val="en-US"/>
        </w:rPr>
        <w:t>Attributes</w:t>
      </w:r>
      <w:bookmarkEnd w:id="54"/>
    </w:p>
    <w:bookmarkStart w:id="55" w:name="_MON_1744373691"/>
    <w:bookmarkEnd w:id="55"/>
    <w:p w14:paraId="26536FE0" w14:textId="21030B3E" w:rsidR="008D61A0" w:rsidRDefault="00A43921" w:rsidP="00047B80">
      <w:pPr>
        <w:rPr>
          <w:lang w:val="en-US"/>
        </w:rPr>
      </w:pPr>
      <w:r>
        <w:rPr>
          <w:lang w:val="en-US"/>
        </w:rPr>
        <w:object w:dxaOrig="1533" w:dyaOrig="991" w14:anchorId="0D12CD15">
          <v:shape id="_x0000_i1028" type="#_x0000_t75" style="width:76.9pt;height:49.65pt" o:ole="">
            <v:imagedata r:id="rId41" o:title=""/>
          </v:shape>
          <o:OLEObject Type="Embed" ProgID="Excel.Sheet.12" ShapeID="_x0000_i1028" DrawAspect="Icon" ObjectID="_1744655494" r:id="rId42"/>
        </w:object>
      </w:r>
    </w:p>
    <w:p w14:paraId="5D5DB747" w14:textId="77777777" w:rsidR="008D61A0" w:rsidRDefault="008D61A0" w:rsidP="00047B80">
      <w:pPr>
        <w:rPr>
          <w:lang w:val="en-US"/>
        </w:rPr>
      </w:pPr>
    </w:p>
    <w:p w14:paraId="5CDC9BFD" w14:textId="77777777" w:rsidR="000F516A" w:rsidRDefault="000F516A">
      <w:pPr>
        <w:rPr>
          <w:rFonts w:asciiTheme="majorHAnsi" w:eastAsiaTheme="majorEastAsia" w:hAnsiTheme="majorHAnsi" w:cstheme="majorBidi"/>
          <w:color w:val="2F5496" w:themeColor="accent1" w:themeShade="BF"/>
          <w:sz w:val="40"/>
          <w:szCs w:val="32"/>
          <w:lang w:val="en-US"/>
        </w:rPr>
      </w:pPr>
      <w:r>
        <w:rPr>
          <w:lang w:val="en-US"/>
        </w:rPr>
        <w:br w:type="page"/>
      </w:r>
    </w:p>
    <w:p w14:paraId="224E976A" w14:textId="25C6F61E" w:rsidR="00304ECD" w:rsidRDefault="00D000E6" w:rsidP="006E4531">
      <w:pPr>
        <w:pStyle w:val="Heading1"/>
        <w:rPr>
          <w:lang w:val="en-US"/>
        </w:rPr>
      </w:pPr>
      <w:bookmarkStart w:id="56" w:name="_Toc134042775"/>
      <w:r>
        <w:rPr>
          <w:lang w:val="en-US"/>
        </w:rPr>
        <w:lastRenderedPageBreak/>
        <w:t>Rationale</w:t>
      </w:r>
      <w:bookmarkEnd w:id="56"/>
    </w:p>
    <w:p w14:paraId="0802039D" w14:textId="502F50B6" w:rsidR="006376FA" w:rsidRDefault="005C2B49" w:rsidP="005C2B49">
      <w:pPr>
        <w:pStyle w:val="Heading2"/>
        <w:rPr>
          <w:lang w:val="en-US"/>
        </w:rPr>
      </w:pPr>
      <w:bookmarkStart w:id="57" w:name="_Toc134042776"/>
      <w:r>
        <w:rPr>
          <w:lang w:val="en-US"/>
        </w:rPr>
        <w:t>Staff</w:t>
      </w:r>
      <w:bookmarkEnd w:id="57"/>
    </w:p>
    <w:p w14:paraId="2035ED4C" w14:textId="00BA46B3" w:rsidR="005C2B49" w:rsidRDefault="005C2B49" w:rsidP="005C2B49">
      <w:pPr>
        <w:rPr>
          <w:lang w:val="en-US"/>
        </w:rPr>
      </w:pPr>
      <w:r>
        <w:rPr>
          <w:lang w:val="en-US"/>
        </w:rPr>
        <w:t>There are three kinds of staff</w:t>
      </w:r>
      <w:r w:rsidR="00C03293">
        <w:rPr>
          <w:lang w:val="en-US"/>
        </w:rPr>
        <w:t>. They</w:t>
      </w:r>
      <w:r>
        <w:rPr>
          <w:lang w:val="en-US"/>
        </w:rPr>
        <w:t xml:space="preserve"> share the same attributes but don’t share the same relations</w:t>
      </w:r>
      <w:r w:rsidR="00DC7448">
        <w:rPr>
          <w:lang w:val="en-US"/>
        </w:rPr>
        <w:t>hips</w:t>
      </w:r>
      <w:r w:rsidR="00C03293">
        <w:rPr>
          <w:lang w:val="en-US"/>
        </w:rPr>
        <w:t>,</w:t>
      </w:r>
      <w:r w:rsidR="00DC7448">
        <w:rPr>
          <w:lang w:val="en-US"/>
        </w:rPr>
        <w:t xml:space="preserve"> </w:t>
      </w:r>
      <w:r>
        <w:rPr>
          <w:lang w:val="en-US"/>
        </w:rPr>
        <w:t>which is why</w:t>
      </w:r>
      <w:r w:rsidR="00DC7448">
        <w:rPr>
          <w:lang w:val="en-US"/>
        </w:rPr>
        <w:t xml:space="preserve"> they </w:t>
      </w:r>
      <w:r w:rsidR="000353D9">
        <w:rPr>
          <w:lang w:val="en-US"/>
        </w:rPr>
        <w:t>are specialisations of staff</w:t>
      </w:r>
      <w:r w:rsidR="00BC0BC2">
        <w:rPr>
          <w:lang w:val="en-US"/>
        </w:rPr>
        <w:t>.</w:t>
      </w:r>
    </w:p>
    <w:p w14:paraId="075444CA" w14:textId="5A4E7B85" w:rsidR="00F76903" w:rsidRDefault="002F4731" w:rsidP="005C2B49">
      <w:pPr>
        <w:rPr>
          <w:lang w:val="en-US"/>
        </w:rPr>
      </w:pPr>
      <w:r>
        <w:rPr>
          <w:lang w:val="en-US"/>
        </w:rPr>
        <w:t xml:space="preserve">Not every staff member must </w:t>
      </w:r>
      <w:r w:rsidR="00C03293">
        <w:rPr>
          <w:lang w:val="en-US"/>
        </w:rPr>
        <w:t>participate</w:t>
      </w:r>
      <w:r>
        <w:rPr>
          <w:lang w:val="en-US"/>
        </w:rPr>
        <w:t xml:space="preserve"> in these relationships.</w:t>
      </w:r>
    </w:p>
    <w:p w14:paraId="14468D46" w14:textId="68EE69D2" w:rsidR="002F4731" w:rsidRDefault="002F4731" w:rsidP="005C2B49">
      <w:pPr>
        <w:rPr>
          <w:lang w:val="en-US"/>
        </w:rPr>
      </w:pPr>
      <w:r>
        <w:rPr>
          <w:lang w:val="en-US"/>
        </w:rPr>
        <w:t>The specialisations are disjoint</w:t>
      </w:r>
      <w:r w:rsidR="00C756B1">
        <w:rPr>
          <w:lang w:val="en-US"/>
        </w:rPr>
        <w:t xml:space="preserve"> to separate the roles of </w:t>
      </w:r>
      <w:r w:rsidR="00C03293">
        <w:rPr>
          <w:lang w:val="en-US"/>
        </w:rPr>
        <w:t>responsibility; this</w:t>
      </w:r>
      <w:r w:rsidR="00C756B1">
        <w:rPr>
          <w:lang w:val="en-US"/>
        </w:rPr>
        <w:t xml:space="preserve"> would normally be a client decision.</w:t>
      </w:r>
    </w:p>
    <w:p w14:paraId="2B47A760" w14:textId="0E8F78D0" w:rsidR="00C756B1" w:rsidRDefault="00F45242" w:rsidP="00F45242">
      <w:pPr>
        <w:pStyle w:val="Heading2"/>
        <w:rPr>
          <w:lang w:val="en-US"/>
        </w:rPr>
      </w:pPr>
      <w:bookmarkStart w:id="58" w:name="_Toc134042777"/>
      <w:r>
        <w:rPr>
          <w:lang w:val="en-US"/>
        </w:rPr>
        <w:t>Contract</w:t>
      </w:r>
      <w:bookmarkEnd w:id="58"/>
    </w:p>
    <w:p w14:paraId="4204036E" w14:textId="15801143" w:rsidR="00F45242" w:rsidRDefault="00F45242" w:rsidP="00F45242">
      <w:pPr>
        <w:rPr>
          <w:lang w:val="en-US"/>
        </w:rPr>
      </w:pPr>
      <w:r>
        <w:rPr>
          <w:lang w:val="en-US"/>
        </w:rPr>
        <w:t>The contract has many relationships</w:t>
      </w:r>
      <w:r w:rsidR="006F375B">
        <w:rPr>
          <w:lang w:val="en-US"/>
        </w:rPr>
        <w:t>; in</w:t>
      </w:r>
      <w:r w:rsidR="008C0AEE">
        <w:rPr>
          <w:lang w:val="en-US"/>
        </w:rPr>
        <w:t xml:space="preserve"> order to cover the standard and super platinum at the same time</w:t>
      </w:r>
      <w:r w:rsidR="006F375B">
        <w:rPr>
          <w:lang w:val="en-US"/>
        </w:rPr>
        <w:t>,</w:t>
      </w:r>
      <w:r w:rsidR="008C0AEE">
        <w:rPr>
          <w:lang w:val="en-US"/>
        </w:rPr>
        <w:t xml:space="preserve"> I opted for </w:t>
      </w:r>
      <w:r w:rsidR="00EB760A">
        <w:rPr>
          <w:lang w:val="en-US"/>
        </w:rPr>
        <w:t xml:space="preserve">having </w:t>
      </w:r>
      <w:r w:rsidR="000D578A">
        <w:rPr>
          <w:lang w:val="en-US"/>
        </w:rPr>
        <w:t>optional participation in most of the relationships. The reason for this is that while a standard subscription</w:t>
      </w:r>
      <w:r w:rsidR="00732999">
        <w:rPr>
          <w:lang w:val="en-US"/>
        </w:rPr>
        <w:t xml:space="preserve"> may subscribe to a</w:t>
      </w:r>
      <w:r w:rsidR="003C4DFE">
        <w:rPr>
          <w:lang w:val="en-US"/>
        </w:rPr>
        <w:t xml:space="preserve"> 3D sensor, it is unlikey that a super platinum subscription would have </w:t>
      </w:r>
      <w:r w:rsidR="006F375B">
        <w:rPr>
          <w:lang w:val="en-US"/>
        </w:rPr>
        <w:t xml:space="preserve">a </w:t>
      </w:r>
      <w:r w:rsidR="003C4DFE">
        <w:rPr>
          <w:lang w:val="en-US"/>
        </w:rPr>
        <w:t>need for that. There are other cases where</w:t>
      </w:r>
      <w:r w:rsidR="0020573F">
        <w:rPr>
          <w:lang w:val="en-US"/>
        </w:rPr>
        <w:t xml:space="preserve"> </w:t>
      </w:r>
      <w:r w:rsidR="006F375B">
        <w:rPr>
          <w:lang w:val="en-US"/>
        </w:rPr>
        <w:t xml:space="preserve">the </w:t>
      </w:r>
      <w:r w:rsidR="0020573F">
        <w:rPr>
          <w:lang w:val="en-US"/>
        </w:rPr>
        <w:t>standard differs from the two platinums</w:t>
      </w:r>
      <w:r w:rsidR="004770F8">
        <w:rPr>
          <w:lang w:val="en-US"/>
        </w:rPr>
        <w:t>. This</w:t>
      </w:r>
      <w:r w:rsidR="0020573F">
        <w:rPr>
          <w:lang w:val="en-US"/>
        </w:rPr>
        <w:t xml:space="preserve"> could have been approached in a different manner</w:t>
      </w:r>
      <w:r w:rsidR="004770F8">
        <w:rPr>
          <w:lang w:val="en-US"/>
        </w:rPr>
        <w:t>. Next</w:t>
      </w:r>
      <w:r w:rsidR="0020573F">
        <w:rPr>
          <w:lang w:val="en-US"/>
        </w:rPr>
        <w:t xml:space="preserve"> time I undertake a </w:t>
      </w:r>
      <w:r w:rsidR="004770F8">
        <w:rPr>
          <w:lang w:val="en-US"/>
        </w:rPr>
        <w:t>similar</w:t>
      </w:r>
      <w:r w:rsidR="0020573F">
        <w:rPr>
          <w:lang w:val="en-US"/>
        </w:rPr>
        <w:t xml:space="preserve"> project</w:t>
      </w:r>
      <w:r w:rsidR="004B4B51">
        <w:rPr>
          <w:lang w:val="en-US"/>
        </w:rPr>
        <w:t>,</w:t>
      </w:r>
      <w:r w:rsidR="0020573F">
        <w:rPr>
          <w:lang w:val="en-US"/>
        </w:rPr>
        <w:t xml:space="preserve"> I will be more open to other approaches.</w:t>
      </w:r>
    </w:p>
    <w:p w14:paraId="009CCD05" w14:textId="5B94ED8A" w:rsidR="0020573F" w:rsidRDefault="00DF5AD6" w:rsidP="00FE76A4">
      <w:pPr>
        <w:pStyle w:val="Heading2"/>
        <w:rPr>
          <w:lang w:val="en-US"/>
        </w:rPr>
      </w:pPr>
      <w:bookmarkStart w:id="59" w:name="_Toc134042778"/>
      <w:r>
        <w:rPr>
          <w:lang w:val="en-US"/>
        </w:rPr>
        <w:t>Zone</w:t>
      </w:r>
      <w:bookmarkEnd w:id="59"/>
    </w:p>
    <w:p w14:paraId="187C71B2" w14:textId="591E4172" w:rsidR="00DF5AD6" w:rsidRDefault="00DF5AD6" w:rsidP="00DF5AD6">
      <w:pPr>
        <w:rPr>
          <w:lang w:val="en-US"/>
        </w:rPr>
      </w:pPr>
      <w:r>
        <w:rPr>
          <w:lang w:val="en-US"/>
        </w:rPr>
        <w:t xml:space="preserve">I have modelled </w:t>
      </w:r>
      <w:r w:rsidR="000E5EB8">
        <w:rPr>
          <w:lang w:val="en-US"/>
        </w:rPr>
        <w:t xml:space="preserve">the </w:t>
      </w:r>
      <w:r>
        <w:rPr>
          <w:lang w:val="en-US"/>
        </w:rPr>
        <w:t>zone how it is described in the project br</w:t>
      </w:r>
      <w:r w:rsidR="0062555E">
        <w:rPr>
          <w:lang w:val="en-US"/>
        </w:rPr>
        <w:t>ief</w:t>
      </w:r>
      <w:r w:rsidR="004770F8">
        <w:rPr>
          <w:lang w:val="en-US"/>
        </w:rPr>
        <w:t>. However</w:t>
      </w:r>
      <w:r w:rsidR="000E5EB8">
        <w:rPr>
          <w:lang w:val="en-US"/>
        </w:rPr>
        <w:t>,</w:t>
      </w:r>
      <w:r w:rsidR="0062555E">
        <w:rPr>
          <w:lang w:val="en-US"/>
        </w:rPr>
        <w:t xml:space="preserve"> in hindsight</w:t>
      </w:r>
      <w:r w:rsidR="000E5EB8">
        <w:rPr>
          <w:lang w:val="en-US"/>
        </w:rPr>
        <w:t>,</w:t>
      </w:r>
      <w:r w:rsidR="0062555E">
        <w:rPr>
          <w:lang w:val="en-US"/>
        </w:rPr>
        <w:t xml:space="preserve"> I would have added more attributes</w:t>
      </w:r>
      <w:r w:rsidR="008019E7">
        <w:rPr>
          <w:lang w:val="en-US"/>
        </w:rPr>
        <w:t xml:space="preserve"> as to whether it is private or what kind of access is provided to other levels of subscription.</w:t>
      </w:r>
    </w:p>
    <w:p w14:paraId="35DC4262" w14:textId="136B2A21" w:rsidR="008019E7" w:rsidRDefault="00FE76A4" w:rsidP="00FE76A4">
      <w:pPr>
        <w:pStyle w:val="Heading2"/>
        <w:rPr>
          <w:lang w:val="en-US"/>
        </w:rPr>
      </w:pPr>
      <w:bookmarkStart w:id="60" w:name="_Toc134042779"/>
      <w:r>
        <w:rPr>
          <w:lang w:val="en-US"/>
        </w:rPr>
        <w:t>Subscriber</w:t>
      </w:r>
      <w:bookmarkEnd w:id="60"/>
    </w:p>
    <w:p w14:paraId="4FB9A7D9" w14:textId="7D65F2EC" w:rsidR="00FE76A4" w:rsidRDefault="00FE76A4" w:rsidP="00FE76A4">
      <w:pPr>
        <w:rPr>
          <w:lang w:val="en-US"/>
        </w:rPr>
      </w:pPr>
      <w:r>
        <w:rPr>
          <w:lang w:val="en-US"/>
        </w:rPr>
        <w:t xml:space="preserve">The subscriber is a standard </w:t>
      </w:r>
      <w:r w:rsidR="004770F8">
        <w:rPr>
          <w:lang w:val="en-US"/>
        </w:rPr>
        <w:t>person-type</w:t>
      </w:r>
      <w:r>
        <w:rPr>
          <w:lang w:val="en-US"/>
        </w:rPr>
        <w:t xml:space="preserve"> entity, so </w:t>
      </w:r>
      <w:r w:rsidR="006B55B0">
        <w:rPr>
          <w:lang w:val="en-US"/>
        </w:rPr>
        <w:t>I gave it the basic attribute as I felt there wasn’t anything distinct about them. With this in mind</w:t>
      </w:r>
      <w:r w:rsidR="004770F8">
        <w:rPr>
          <w:lang w:val="en-US"/>
        </w:rPr>
        <w:t>,</w:t>
      </w:r>
      <w:r w:rsidR="006B55B0">
        <w:rPr>
          <w:lang w:val="en-US"/>
        </w:rPr>
        <w:t xml:space="preserve"> I could have had Subscriber and Staff </w:t>
      </w:r>
      <w:r w:rsidR="0009595B">
        <w:rPr>
          <w:lang w:val="en-US"/>
        </w:rPr>
        <w:t>inherit from a person generalisation.</w:t>
      </w:r>
    </w:p>
    <w:p w14:paraId="39DC38AB" w14:textId="6E0CAEEC" w:rsidR="00895DB8" w:rsidRDefault="008C4915" w:rsidP="008C4915">
      <w:pPr>
        <w:pStyle w:val="Heading2"/>
        <w:rPr>
          <w:lang w:val="en-US"/>
        </w:rPr>
      </w:pPr>
      <w:bookmarkStart w:id="61" w:name="_Toc134042780"/>
      <w:r>
        <w:rPr>
          <w:lang w:val="en-US"/>
        </w:rPr>
        <w:t>Sensor</w:t>
      </w:r>
      <w:bookmarkEnd w:id="61"/>
    </w:p>
    <w:p w14:paraId="6CBFD02F" w14:textId="658C2D97" w:rsidR="008C4915" w:rsidRDefault="008C4915" w:rsidP="008C4915">
      <w:pPr>
        <w:rPr>
          <w:lang w:val="en-US"/>
        </w:rPr>
      </w:pPr>
      <w:r>
        <w:rPr>
          <w:lang w:val="en-US"/>
        </w:rPr>
        <w:t>The sensor entity itself is a superclass</w:t>
      </w:r>
      <w:r w:rsidR="000E5EB8">
        <w:rPr>
          <w:lang w:val="en-US"/>
        </w:rPr>
        <w:t>. Zone</w:t>
      </w:r>
      <w:r w:rsidR="0078489C">
        <w:rPr>
          <w:lang w:val="en-US"/>
        </w:rPr>
        <w:t xml:space="preserve"> and subscriber sensors </w:t>
      </w:r>
      <w:r w:rsidR="000E5EB8">
        <w:rPr>
          <w:lang w:val="en-US"/>
        </w:rPr>
        <w:t>aren’t</w:t>
      </w:r>
      <w:r w:rsidR="0078489C">
        <w:rPr>
          <w:lang w:val="en-US"/>
        </w:rPr>
        <w:t xml:space="preserve"> physically different and have the same attributes, but their relationships are different</w:t>
      </w:r>
      <w:r w:rsidR="00B37E53">
        <w:rPr>
          <w:lang w:val="en-US"/>
        </w:rPr>
        <w:t>.</w:t>
      </w:r>
      <w:r w:rsidR="00BB4219">
        <w:rPr>
          <w:lang w:val="en-US"/>
        </w:rPr>
        <w:t xml:space="preserve"> Sensor location </w:t>
      </w:r>
      <w:r w:rsidR="00E20085">
        <w:rPr>
          <w:lang w:val="en-US"/>
        </w:rPr>
        <w:t>is something that would be updated whenever it is physically moved</w:t>
      </w:r>
      <w:r w:rsidR="000E5EB8">
        <w:rPr>
          <w:lang w:val="en-US"/>
        </w:rPr>
        <w:t>,</w:t>
      </w:r>
      <w:r w:rsidR="00E20085">
        <w:rPr>
          <w:lang w:val="en-US"/>
        </w:rPr>
        <w:t xml:space="preserve"> so a timestamp will suffi</w:t>
      </w:r>
      <w:r w:rsidR="004F3F93">
        <w:rPr>
          <w:lang w:val="en-US"/>
        </w:rPr>
        <w:t>ce.</w:t>
      </w:r>
    </w:p>
    <w:p w14:paraId="08E1C16D" w14:textId="38D80F8A" w:rsidR="003B7582" w:rsidRDefault="003B7582" w:rsidP="003B7582">
      <w:pPr>
        <w:pStyle w:val="Heading2"/>
        <w:rPr>
          <w:lang w:val="en-US"/>
        </w:rPr>
      </w:pPr>
      <w:bookmarkStart w:id="62" w:name="_Toc134042781"/>
      <w:r>
        <w:rPr>
          <w:lang w:val="en-US"/>
        </w:rPr>
        <w:t>Subscriptions</w:t>
      </w:r>
      <w:bookmarkEnd w:id="62"/>
    </w:p>
    <w:p w14:paraId="7DA4562D" w14:textId="672F1D33" w:rsidR="003B7582" w:rsidRDefault="003B7582" w:rsidP="003B7582">
      <w:pPr>
        <w:rPr>
          <w:lang w:val="en-US"/>
        </w:rPr>
      </w:pPr>
      <w:r>
        <w:rPr>
          <w:lang w:val="en-US"/>
        </w:rPr>
        <w:t xml:space="preserve">Each of the subscriptions </w:t>
      </w:r>
      <w:r w:rsidR="000E5EB8">
        <w:rPr>
          <w:lang w:val="en-US"/>
        </w:rPr>
        <w:t>doesn’t</w:t>
      </w:r>
      <w:r>
        <w:rPr>
          <w:lang w:val="en-US"/>
        </w:rPr>
        <w:t xml:space="preserve"> have any attributes</w:t>
      </w:r>
      <w:r w:rsidR="004B4B51">
        <w:rPr>
          <w:lang w:val="en-US"/>
        </w:rPr>
        <w:t>. They</w:t>
      </w:r>
      <w:r>
        <w:rPr>
          <w:lang w:val="en-US"/>
        </w:rPr>
        <w:t xml:space="preserve"> merely provide different relationships to the contract</w:t>
      </w:r>
      <w:r w:rsidR="00D03302">
        <w:rPr>
          <w:lang w:val="en-US"/>
        </w:rPr>
        <w:t>.</w:t>
      </w:r>
    </w:p>
    <w:p w14:paraId="4FA9F0C6" w14:textId="3C526049" w:rsidR="00D03302" w:rsidRDefault="00D03302" w:rsidP="00D03302">
      <w:pPr>
        <w:pStyle w:val="Heading2"/>
        <w:rPr>
          <w:lang w:val="en-US"/>
        </w:rPr>
      </w:pPr>
      <w:bookmarkStart w:id="63" w:name="_Toc134042782"/>
      <w:r>
        <w:rPr>
          <w:lang w:val="en-US"/>
        </w:rPr>
        <w:t>Video Steam and Data</w:t>
      </w:r>
      <w:bookmarkEnd w:id="63"/>
    </w:p>
    <w:p w14:paraId="4748889B" w14:textId="6F6ECEC6" w:rsidR="00D03302" w:rsidRPr="003B7582" w:rsidRDefault="00172DFC" w:rsidP="003B7582">
      <w:pPr>
        <w:rPr>
          <w:lang w:val="en-US"/>
        </w:rPr>
      </w:pPr>
      <w:r>
        <w:rPr>
          <w:lang w:val="en-US"/>
        </w:rPr>
        <w:t xml:space="preserve">The </w:t>
      </w:r>
      <w:r w:rsidR="00C055DD">
        <w:rPr>
          <w:lang w:val="en-US"/>
        </w:rPr>
        <w:t>V</w:t>
      </w:r>
      <w:r>
        <w:rPr>
          <w:lang w:val="en-US"/>
        </w:rPr>
        <w:t>ideo Stream</w:t>
      </w:r>
      <w:r w:rsidR="00C055DD">
        <w:rPr>
          <w:lang w:val="en-US"/>
        </w:rPr>
        <w:t xml:space="preserve"> and audio</w:t>
      </w:r>
      <w:r w:rsidR="002F2DBB">
        <w:rPr>
          <w:lang w:val="en-US"/>
        </w:rPr>
        <w:t xml:space="preserve"> will li</w:t>
      </w:r>
      <w:r w:rsidR="00502149">
        <w:rPr>
          <w:lang w:val="en-US"/>
        </w:rPr>
        <w:t>kely be captured as files</w:t>
      </w:r>
      <w:r w:rsidR="00BD0BFD">
        <w:rPr>
          <w:lang w:val="en-US"/>
        </w:rPr>
        <w:t>. Data is a bit more complex</w:t>
      </w:r>
      <w:r w:rsidR="004B4B51">
        <w:rPr>
          <w:lang w:val="en-US"/>
        </w:rPr>
        <w:t>. All</w:t>
      </w:r>
      <w:r w:rsidR="00BD0BFD">
        <w:rPr>
          <w:lang w:val="en-US"/>
        </w:rPr>
        <w:t xml:space="preserve"> </w:t>
      </w:r>
      <w:r w:rsidR="000E5EB8">
        <w:rPr>
          <w:lang w:val="en-US"/>
        </w:rPr>
        <w:t>three</w:t>
      </w:r>
      <w:r w:rsidR="003E16A8">
        <w:rPr>
          <w:lang w:val="en-US"/>
        </w:rPr>
        <w:t xml:space="preserve"> specialisations will be captured simultaneously but stored as separate records</w:t>
      </w:r>
      <w:r w:rsidR="00AF3E34">
        <w:rPr>
          <w:lang w:val="en-US"/>
        </w:rPr>
        <w:t>.</w:t>
      </w:r>
    </w:p>
    <w:p w14:paraId="2AD62A8D" w14:textId="77777777" w:rsidR="00DC25FA" w:rsidRDefault="006E4531" w:rsidP="00304ECD">
      <w:pPr>
        <w:pStyle w:val="Heading1"/>
        <w:rPr>
          <w:lang w:val="en-US"/>
        </w:rPr>
      </w:pPr>
      <w:bookmarkStart w:id="64" w:name="_Toc134042783"/>
      <w:r>
        <w:rPr>
          <w:lang w:val="en-US"/>
        </w:rPr>
        <w:lastRenderedPageBreak/>
        <w:t>Assumptions</w:t>
      </w:r>
      <w:bookmarkEnd w:id="64"/>
    </w:p>
    <w:p w14:paraId="36C05335" w14:textId="77777777" w:rsidR="00031186" w:rsidRDefault="00DC25FA" w:rsidP="00DC25FA">
      <w:pPr>
        <w:rPr>
          <w:lang w:val="en-US"/>
        </w:rPr>
      </w:pPr>
      <w:r>
        <w:rPr>
          <w:lang w:val="en-US"/>
        </w:rPr>
        <w:t>The sensors used in zones are the same</w:t>
      </w:r>
      <w:r w:rsidR="00882EAA">
        <w:rPr>
          <w:lang w:val="en-US"/>
        </w:rPr>
        <w:t xml:space="preserve"> as the ones that</w:t>
      </w:r>
      <w:r w:rsidR="00031186">
        <w:rPr>
          <w:lang w:val="en-US"/>
        </w:rPr>
        <w:t xml:space="preserve"> are used by subscribers.</w:t>
      </w:r>
    </w:p>
    <w:p w14:paraId="6AE0C43D" w14:textId="0F5F1FFD" w:rsidR="00031186" w:rsidRDefault="00031186" w:rsidP="00DC25FA">
      <w:pPr>
        <w:rPr>
          <w:lang w:val="en-US"/>
        </w:rPr>
      </w:pPr>
      <w:r>
        <w:rPr>
          <w:lang w:val="en-US"/>
        </w:rPr>
        <w:t xml:space="preserve">A contract </w:t>
      </w:r>
      <w:r w:rsidR="008F78B4">
        <w:rPr>
          <w:lang w:val="en-US"/>
        </w:rPr>
        <w:t>is a subscription</w:t>
      </w:r>
      <w:r w:rsidR="00EA0030">
        <w:rPr>
          <w:lang w:val="en-US"/>
        </w:rPr>
        <w:t>.</w:t>
      </w:r>
    </w:p>
    <w:p w14:paraId="51C30C82" w14:textId="5B5C6755" w:rsidR="008F78B4" w:rsidRDefault="008F78B4" w:rsidP="00DC25FA">
      <w:pPr>
        <w:rPr>
          <w:lang w:val="en-US"/>
        </w:rPr>
      </w:pPr>
      <w:r>
        <w:rPr>
          <w:lang w:val="en-US"/>
        </w:rPr>
        <w:t>Maintainers</w:t>
      </w:r>
      <w:r w:rsidR="00EA0030">
        <w:rPr>
          <w:lang w:val="en-US"/>
        </w:rPr>
        <w:t xml:space="preserve"> are employed by Spaces.</w:t>
      </w:r>
    </w:p>
    <w:p w14:paraId="4CB02CF9" w14:textId="1C65D50F" w:rsidR="0012576E" w:rsidRDefault="0012576E" w:rsidP="00DC25FA">
      <w:pPr>
        <w:rPr>
          <w:lang w:val="en-US"/>
        </w:rPr>
      </w:pPr>
      <w:r>
        <w:rPr>
          <w:lang w:val="en-US"/>
        </w:rPr>
        <w:t xml:space="preserve">Data created by sensors can be recorded simultaneously but stored </w:t>
      </w:r>
      <w:r w:rsidR="000E5EB8">
        <w:rPr>
          <w:lang w:val="en-US"/>
        </w:rPr>
        <w:t>separately</w:t>
      </w:r>
      <w:r>
        <w:rPr>
          <w:lang w:val="en-US"/>
        </w:rPr>
        <w:t>.</w:t>
      </w:r>
    </w:p>
    <w:p w14:paraId="209F5EBD" w14:textId="0A27341C" w:rsidR="0012576E" w:rsidRDefault="004F08B8" w:rsidP="00DC25FA">
      <w:pPr>
        <w:rPr>
          <w:lang w:val="en-US"/>
        </w:rPr>
      </w:pPr>
      <w:r>
        <w:rPr>
          <w:lang w:val="en-US"/>
        </w:rPr>
        <w:t>Sensors can be contained within multiple zones</w:t>
      </w:r>
      <w:r w:rsidR="000E5EB8">
        <w:rPr>
          <w:lang w:val="en-US"/>
        </w:rPr>
        <w:t>.</w:t>
      </w:r>
    </w:p>
    <w:p w14:paraId="6E166791" w14:textId="5132EFD5" w:rsidR="005F58B3" w:rsidRDefault="005F58B3" w:rsidP="00DC25FA">
      <w:pPr>
        <w:rPr>
          <w:lang w:val="en-US"/>
        </w:rPr>
      </w:pPr>
      <w:r>
        <w:rPr>
          <w:lang w:val="en-US"/>
        </w:rPr>
        <w:t xml:space="preserve">While the sensor location can be tracked as a </w:t>
      </w:r>
      <w:r w:rsidR="000E5EB8">
        <w:rPr>
          <w:lang w:val="en-US"/>
        </w:rPr>
        <w:t>continuous</w:t>
      </w:r>
      <w:r>
        <w:rPr>
          <w:lang w:val="en-US"/>
        </w:rPr>
        <w:t xml:space="preserve"> stream</w:t>
      </w:r>
      <w:r w:rsidR="0024337A">
        <w:rPr>
          <w:lang w:val="en-US"/>
        </w:rPr>
        <w:t xml:space="preserve">, and my model does support that, it is </w:t>
      </w:r>
      <w:r w:rsidR="000E5EB8">
        <w:rPr>
          <w:lang w:val="en-US"/>
        </w:rPr>
        <w:t>extremely</w:t>
      </w:r>
      <w:r w:rsidR="0024337A">
        <w:rPr>
          <w:lang w:val="en-US"/>
        </w:rPr>
        <w:t xml:space="preserve"> dumb to constantly track the location of stationary objects. Instead</w:t>
      </w:r>
      <w:r w:rsidR="000E5EB8">
        <w:rPr>
          <w:lang w:val="en-US"/>
        </w:rPr>
        <w:t>,</w:t>
      </w:r>
      <w:r w:rsidR="0024337A">
        <w:rPr>
          <w:lang w:val="en-US"/>
        </w:rPr>
        <w:t xml:space="preserve"> Spaces should track its location only when it moves and stop when it comes to rest.</w:t>
      </w:r>
    </w:p>
    <w:p w14:paraId="0055D403" w14:textId="7B39A9A1" w:rsidR="0024337A" w:rsidRDefault="00370685" w:rsidP="00DC25FA">
      <w:pPr>
        <w:rPr>
          <w:lang w:val="en-US"/>
        </w:rPr>
      </w:pPr>
      <w:r>
        <w:rPr>
          <w:lang w:val="en-US"/>
        </w:rPr>
        <w:t xml:space="preserve">The sensors keeping onboard storage </w:t>
      </w:r>
      <w:r w:rsidR="000E5EB8">
        <w:rPr>
          <w:lang w:val="en-US"/>
        </w:rPr>
        <w:t>have</w:t>
      </w:r>
      <w:r>
        <w:rPr>
          <w:lang w:val="en-US"/>
        </w:rPr>
        <w:t xml:space="preserve"> nothing to do with the database</w:t>
      </w:r>
      <w:r w:rsidR="004770F8">
        <w:rPr>
          <w:lang w:val="en-US"/>
        </w:rPr>
        <w:t>,</w:t>
      </w:r>
      <w:r>
        <w:rPr>
          <w:lang w:val="en-US"/>
        </w:rPr>
        <w:t xml:space="preserve"> so no worries there.</w:t>
      </w:r>
    </w:p>
    <w:p w14:paraId="5AF21E9D" w14:textId="7B498C20" w:rsidR="00C25A34" w:rsidRDefault="008B5479" w:rsidP="00DC25FA">
      <w:pPr>
        <w:rPr>
          <w:lang w:val="en-US"/>
        </w:rPr>
      </w:pPr>
      <w:r>
        <w:rPr>
          <w:lang w:val="en-US"/>
        </w:rPr>
        <w:t xml:space="preserve">Zone sensors provide the 3D video stream </w:t>
      </w:r>
      <w:r w:rsidR="000E5EB8">
        <w:rPr>
          <w:lang w:val="en-US"/>
        </w:rPr>
        <w:t>as well</w:t>
      </w:r>
      <w:r>
        <w:rPr>
          <w:lang w:val="en-US"/>
        </w:rPr>
        <w:t xml:space="preserve"> as </w:t>
      </w:r>
      <w:r w:rsidR="00C25A34">
        <w:rPr>
          <w:lang w:val="en-US"/>
        </w:rPr>
        <w:t xml:space="preserve">zone audio which is akin to </w:t>
      </w:r>
      <w:r w:rsidR="000E5EB8">
        <w:rPr>
          <w:lang w:val="en-US"/>
        </w:rPr>
        <w:t>environmental</w:t>
      </w:r>
      <w:r w:rsidR="00C25A34">
        <w:rPr>
          <w:lang w:val="en-US"/>
        </w:rPr>
        <w:t xml:space="preserve"> audio or ambience.</w:t>
      </w:r>
    </w:p>
    <w:p w14:paraId="411DD958" w14:textId="4F9191CC" w:rsidR="00C25A34" w:rsidRDefault="00C25A34" w:rsidP="00DC25FA">
      <w:pPr>
        <w:rPr>
          <w:lang w:val="en-US"/>
        </w:rPr>
      </w:pPr>
      <w:r>
        <w:rPr>
          <w:lang w:val="en-US"/>
        </w:rPr>
        <w:t>Subscriber sensors prov</w:t>
      </w:r>
      <w:r w:rsidR="00D129B0">
        <w:rPr>
          <w:lang w:val="en-US"/>
        </w:rPr>
        <w:t>ide both forms of audio as well as 3D imagery but do not</w:t>
      </w:r>
      <w:r w:rsidR="00245C7E">
        <w:rPr>
          <w:lang w:val="en-US"/>
        </w:rPr>
        <w:t xml:space="preserve"> upload a video stream of its user.</w:t>
      </w:r>
    </w:p>
    <w:p w14:paraId="3DFC8C2E" w14:textId="37BA137E" w:rsidR="00245C7E" w:rsidRDefault="00245C7E" w:rsidP="00DC25FA">
      <w:pPr>
        <w:rPr>
          <w:lang w:val="en-US"/>
        </w:rPr>
      </w:pPr>
      <w:r>
        <w:rPr>
          <w:lang w:val="en-US"/>
        </w:rPr>
        <w:t xml:space="preserve">Subscriber audio is the </w:t>
      </w:r>
      <w:r w:rsidR="000E5EB8">
        <w:rPr>
          <w:lang w:val="en-US"/>
        </w:rPr>
        <w:t>subscriber’s</w:t>
      </w:r>
      <w:r>
        <w:rPr>
          <w:lang w:val="en-US"/>
        </w:rPr>
        <w:t xml:space="preserve"> voice extracted from the overall audio </w:t>
      </w:r>
      <w:r w:rsidR="002F103E">
        <w:rPr>
          <w:lang w:val="en-US"/>
        </w:rPr>
        <w:t>recorded by the sensor.</w:t>
      </w:r>
    </w:p>
    <w:p w14:paraId="6BA54C17" w14:textId="77777777" w:rsidR="002F103E" w:rsidRDefault="002F103E" w:rsidP="00DC25FA">
      <w:pPr>
        <w:rPr>
          <w:lang w:val="en-US"/>
        </w:rPr>
      </w:pPr>
    </w:p>
    <w:p w14:paraId="11128AAF" w14:textId="77777777" w:rsidR="00EA0030" w:rsidRDefault="00EA0030" w:rsidP="00DC25FA">
      <w:pPr>
        <w:rPr>
          <w:lang w:val="en-US"/>
        </w:rPr>
      </w:pPr>
    </w:p>
    <w:p w14:paraId="1604AF09" w14:textId="3E64A951" w:rsidR="00A0756E" w:rsidRDefault="00B471AF" w:rsidP="00DC25FA">
      <w:pPr>
        <w:rPr>
          <w:lang w:val="en-US"/>
        </w:rPr>
        <w:sectPr w:rsidR="00A0756E" w:rsidSect="004D22E0">
          <w:headerReference w:type="default" r:id="rId43"/>
          <w:footerReference w:type="default" r:id="rId44"/>
          <w:type w:val="continuous"/>
          <w:pgSz w:w="11906" w:h="16838"/>
          <w:pgMar w:top="1440" w:right="1440" w:bottom="1440" w:left="1440" w:header="709" w:footer="709" w:gutter="0"/>
          <w:pgBorders w:display="firstPage" w:offsetFrom="page">
            <w:top w:val="single" w:sz="4" w:space="24" w:color="4472C4" w:themeColor="accent1"/>
            <w:left w:val="single" w:sz="4" w:space="24" w:color="4472C4" w:themeColor="accent1"/>
            <w:bottom w:val="single" w:sz="4" w:space="24" w:color="4472C4" w:themeColor="accent1"/>
            <w:right w:val="single" w:sz="4" w:space="24" w:color="4472C4" w:themeColor="accent1"/>
          </w:pgBorders>
          <w:pgNumType w:start="0"/>
          <w:cols w:space="708"/>
          <w:titlePg/>
          <w:docGrid w:linePitch="360"/>
        </w:sectPr>
      </w:pPr>
      <w:r w:rsidRPr="00073290">
        <w:rPr>
          <w:lang w:val="en-US"/>
        </w:rPr>
        <w:br w:type="page"/>
      </w:r>
    </w:p>
    <w:p w14:paraId="340676A7" w14:textId="77777777" w:rsidR="004D22E0" w:rsidRPr="006F1E6A" w:rsidRDefault="004D22E0" w:rsidP="004D22E0">
      <w:pPr>
        <w:pStyle w:val="Heading1"/>
        <w:rPr>
          <w:lang w:val="en-US"/>
        </w:rPr>
      </w:pPr>
      <w:bookmarkStart w:id="65" w:name="_Toc119493377"/>
      <w:bookmarkStart w:id="66" w:name="_Toc134042784"/>
      <w:r w:rsidRPr="006F1E6A">
        <w:rPr>
          <w:lang w:val="en-US"/>
        </w:rPr>
        <w:lastRenderedPageBreak/>
        <w:t>References</w:t>
      </w:r>
      <w:bookmarkEnd w:id="65"/>
      <w:bookmarkEnd w:id="66"/>
    </w:p>
    <w:p w14:paraId="59574DC1" w14:textId="77777777" w:rsidR="0005713A" w:rsidRPr="0005713A" w:rsidRDefault="0005713A" w:rsidP="0005713A">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05713A">
        <w:rPr>
          <w:rFonts w:ascii="Calibri" w:hAnsi="Calibri" w:cs="Calibri"/>
          <w:i/>
          <w:iCs/>
        </w:rPr>
        <w:t>What is Data Modeling? | IBM</w:t>
      </w:r>
      <w:r w:rsidRPr="0005713A">
        <w:rPr>
          <w:rFonts w:ascii="Calibri" w:hAnsi="Calibri" w:cs="Calibri"/>
        </w:rPr>
        <w:t>. (n.d.). Retrieved 3 May 2023, from https://www.ibm.com/topics/data-modeling</w:t>
      </w:r>
    </w:p>
    <w:p w14:paraId="7702C52C" w14:textId="20116EA6" w:rsidR="004D22E0" w:rsidRDefault="0005713A" w:rsidP="004D22E0">
      <w:pPr>
        <w:rPr>
          <w:lang w:val="en-US"/>
        </w:rPr>
        <w:sectPr w:rsidR="004D22E0" w:rsidSect="004D22E0">
          <w:footerReference w:type="default" r:id="rId45"/>
          <w:headerReference w:type="first" r:id="rId46"/>
          <w:footerReference w:type="first" r:id="rId47"/>
          <w:type w:val="continuous"/>
          <w:pgSz w:w="11906" w:h="16838"/>
          <w:pgMar w:top="1440" w:right="1440" w:bottom="1440" w:left="1440" w:header="709" w:footer="709" w:gutter="0"/>
          <w:pgNumType w:start="1"/>
          <w:cols w:space="708"/>
          <w:titlePg/>
          <w:docGrid w:linePitch="360"/>
        </w:sectPr>
      </w:pPr>
      <w:r>
        <w:rPr>
          <w:lang w:val="en-US"/>
        </w:rPr>
        <w:fldChar w:fldCharType="end"/>
      </w:r>
    </w:p>
    <w:p w14:paraId="26EDBFC8" w14:textId="3FC118DB" w:rsidR="006E073D" w:rsidRDefault="006E073D" w:rsidP="00E4313C"/>
    <w:sectPr w:rsidR="006E073D" w:rsidSect="00E048FE">
      <w:type w:val="continuous"/>
      <w:pgSz w:w="11906" w:h="16838"/>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DC90D" w14:textId="77777777" w:rsidR="00C174BC" w:rsidRDefault="00C174BC" w:rsidP="00AC48B3">
      <w:pPr>
        <w:spacing w:after="0" w:line="240" w:lineRule="auto"/>
      </w:pPr>
      <w:r>
        <w:separator/>
      </w:r>
    </w:p>
  </w:endnote>
  <w:endnote w:type="continuationSeparator" w:id="0">
    <w:p w14:paraId="5924C707" w14:textId="77777777" w:rsidR="00C174BC" w:rsidRDefault="00C174BC" w:rsidP="00AC48B3">
      <w:pPr>
        <w:spacing w:after="0" w:line="240" w:lineRule="auto"/>
      </w:pPr>
      <w:r>
        <w:continuationSeparator/>
      </w:r>
    </w:p>
  </w:endnote>
  <w:endnote w:type="continuationNotice" w:id="1">
    <w:p w14:paraId="20C623DB" w14:textId="77777777" w:rsidR="00C174BC" w:rsidRDefault="00C174B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C7D7F" w14:textId="0CFD277B" w:rsidR="00AC48B3" w:rsidRPr="00084364" w:rsidRDefault="00AC48B3" w:rsidP="00AC48B3">
    <w:pPr>
      <w:pStyle w:val="Footer"/>
      <w:jc w:val="right"/>
      <w:rPr>
        <w:color w:val="4472C4" w:themeColor="accen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id w:val="-1573576318"/>
      <w:docPartObj>
        <w:docPartGallery w:val="Page Numbers (Bottom of Page)"/>
        <w:docPartUnique/>
      </w:docPartObj>
    </w:sdtPr>
    <w:sdtEndPr/>
    <w:sdtContent>
      <w:p w14:paraId="58D44F79" w14:textId="2E34E99D" w:rsidR="004D22E0" w:rsidRPr="00084364" w:rsidRDefault="004D22E0" w:rsidP="00A0756E">
        <w:pPr>
          <w:pStyle w:val="Footer"/>
          <w:jc w:val="right"/>
          <w:rPr>
            <w:color w:val="4472C4" w:themeColor="accent1"/>
          </w:rPr>
        </w:pPr>
        <w:r w:rsidRPr="00084364">
          <w:rPr>
            <w:color w:val="4472C4" w:themeColor="accent1"/>
          </w:rPr>
          <w:t xml:space="preserve">Page </w:t>
        </w:r>
        <w:r w:rsidRPr="00084364">
          <w:t xml:space="preserve">| </w:t>
        </w:r>
        <w:r w:rsidRPr="00084364">
          <w:rPr>
            <w:color w:val="4472C4" w:themeColor="accent1"/>
          </w:rPr>
          <w:fldChar w:fldCharType="begin"/>
        </w:r>
        <w:r w:rsidRPr="00084364">
          <w:rPr>
            <w:color w:val="4472C4" w:themeColor="accent1"/>
          </w:rPr>
          <w:instrText xml:space="preserve"> PAGE   \* MERGEFORMAT </w:instrText>
        </w:r>
        <w:r w:rsidRPr="00084364">
          <w:rPr>
            <w:color w:val="4472C4" w:themeColor="accent1"/>
          </w:rPr>
          <w:fldChar w:fldCharType="separate"/>
        </w:r>
        <w:r>
          <w:rPr>
            <w:color w:val="4472C4" w:themeColor="accent1"/>
          </w:rPr>
          <w:t>1</w:t>
        </w:r>
        <w:r w:rsidRPr="00084364">
          <w:rPr>
            <w:noProof/>
            <w:color w:val="4472C4" w:themeColor="accent1"/>
          </w:rPr>
          <w:fldChar w:fldCharType="end"/>
        </w:r>
      </w:p>
    </w:sdtContent>
  </w:sdt>
  <w:p w14:paraId="0F1C76C2" w14:textId="77777777" w:rsidR="004D22E0" w:rsidRPr="00084364" w:rsidRDefault="004D22E0" w:rsidP="00A0756E">
    <w:pPr>
      <w:pStyle w:val="Footer"/>
      <w:rPr>
        <w:color w:val="4472C4" w:themeColor="accent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id w:val="-796601447"/>
      <w:docPartObj>
        <w:docPartGallery w:val="Page Numbers (Bottom of Page)"/>
        <w:docPartUnique/>
      </w:docPartObj>
    </w:sdtPr>
    <w:sdtEndPr/>
    <w:sdtContent>
      <w:p w14:paraId="716E1E97" w14:textId="77777777" w:rsidR="004D22E0" w:rsidRPr="00084364" w:rsidRDefault="004D22E0" w:rsidP="00A0756E">
        <w:pPr>
          <w:pStyle w:val="Footer"/>
          <w:jc w:val="right"/>
          <w:rPr>
            <w:color w:val="4472C4" w:themeColor="accent1"/>
          </w:rPr>
        </w:pPr>
        <w:r w:rsidRPr="00084364">
          <w:rPr>
            <w:color w:val="4472C4" w:themeColor="accent1"/>
          </w:rPr>
          <w:t xml:space="preserve">Page </w:t>
        </w:r>
        <w:r w:rsidRPr="00084364">
          <w:t xml:space="preserve">| </w:t>
        </w:r>
        <w:r w:rsidRPr="00084364">
          <w:rPr>
            <w:color w:val="4472C4" w:themeColor="accent1"/>
          </w:rPr>
          <w:fldChar w:fldCharType="begin"/>
        </w:r>
        <w:r w:rsidRPr="00084364">
          <w:rPr>
            <w:color w:val="4472C4" w:themeColor="accent1"/>
          </w:rPr>
          <w:instrText xml:space="preserve"> PAGE   \* MERGEFORMAT </w:instrText>
        </w:r>
        <w:r w:rsidRPr="00084364">
          <w:rPr>
            <w:color w:val="4472C4" w:themeColor="accent1"/>
          </w:rPr>
          <w:fldChar w:fldCharType="separate"/>
        </w:r>
        <w:r>
          <w:rPr>
            <w:color w:val="4472C4" w:themeColor="accent1"/>
          </w:rPr>
          <w:t>4</w:t>
        </w:r>
        <w:r w:rsidRPr="00084364">
          <w:rPr>
            <w:noProof/>
            <w:color w:val="4472C4" w:themeColor="accent1"/>
          </w:rPr>
          <w:fldChar w:fldCharType="end"/>
        </w:r>
      </w:p>
    </w:sdtContent>
  </w:sdt>
  <w:p w14:paraId="28988590" w14:textId="77777777" w:rsidR="004D22E0" w:rsidRDefault="004D22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5CE31" w14:textId="77777777" w:rsidR="00C174BC" w:rsidRDefault="00C174BC" w:rsidP="00AC48B3">
      <w:pPr>
        <w:spacing w:after="0" w:line="240" w:lineRule="auto"/>
      </w:pPr>
      <w:r>
        <w:separator/>
      </w:r>
    </w:p>
  </w:footnote>
  <w:footnote w:type="continuationSeparator" w:id="0">
    <w:p w14:paraId="740A260C" w14:textId="77777777" w:rsidR="00C174BC" w:rsidRDefault="00C174BC" w:rsidP="00AC48B3">
      <w:pPr>
        <w:spacing w:after="0" w:line="240" w:lineRule="auto"/>
      </w:pPr>
      <w:r>
        <w:continuationSeparator/>
      </w:r>
    </w:p>
  </w:footnote>
  <w:footnote w:type="continuationNotice" w:id="1">
    <w:p w14:paraId="13F8ED46" w14:textId="77777777" w:rsidR="00C174BC" w:rsidRDefault="00C174B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alias w:val="Title"/>
      <w:tag w:val=""/>
      <w:id w:val="1116400235"/>
      <w:placeholder>
        <w:docPart w:val="5C560D3595D04593A3223EADA9383C53"/>
      </w:placeholder>
      <w:dataBinding w:prefixMappings="xmlns:ns0='http://purl.org/dc/elements/1.1/' xmlns:ns1='http://schemas.openxmlformats.org/package/2006/metadata/core-properties' " w:xpath="/ns1:coreProperties[1]/ns0:title[1]" w:storeItemID="{6C3C8BC8-F283-45AE-878A-BAB7291924A1}"/>
      <w:text/>
    </w:sdtPr>
    <w:sdtEndPr/>
    <w:sdtContent>
      <w:p w14:paraId="564C2AAE" w14:textId="6B4C9653" w:rsidR="00084364" w:rsidRPr="00084364" w:rsidRDefault="00C51EAA">
        <w:pPr>
          <w:pStyle w:val="Header"/>
          <w:jc w:val="right"/>
          <w:rPr>
            <w:color w:val="4472C4" w:themeColor="accent1"/>
          </w:rPr>
        </w:pPr>
        <w:r>
          <w:rPr>
            <w:color w:val="4472C4" w:themeColor="accent1"/>
          </w:rPr>
          <w:t>Stage One</w:t>
        </w:r>
      </w:p>
    </w:sdtContent>
  </w:sdt>
  <w:p w14:paraId="0E3ABAF6" w14:textId="77777777" w:rsidR="00084364" w:rsidRDefault="000843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alias w:val="Title"/>
      <w:tag w:val=""/>
      <w:id w:val="-1018005498"/>
      <w:dataBinding w:prefixMappings="xmlns:ns0='http://purl.org/dc/elements/1.1/' xmlns:ns1='http://schemas.openxmlformats.org/package/2006/metadata/core-properties' " w:xpath="/ns1:coreProperties[1]/ns0:title[1]" w:storeItemID="{6C3C8BC8-F283-45AE-878A-BAB7291924A1}"/>
      <w:text/>
    </w:sdtPr>
    <w:sdtEndPr/>
    <w:sdtContent>
      <w:p w14:paraId="1B777936" w14:textId="6DBB2C19" w:rsidR="004D22E0" w:rsidRPr="00084364" w:rsidRDefault="00C51EAA" w:rsidP="00A0756E">
        <w:pPr>
          <w:pStyle w:val="Header"/>
          <w:jc w:val="right"/>
          <w:rPr>
            <w:color w:val="4472C4" w:themeColor="accent1"/>
          </w:rPr>
        </w:pPr>
        <w:r>
          <w:rPr>
            <w:color w:val="4472C4" w:themeColor="accent1"/>
          </w:rPr>
          <w:t>Stage One</w:t>
        </w:r>
      </w:p>
    </w:sdtContent>
  </w:sdt>
  <w:p w14:paraId="4B465142" w14:textId="77777777" w:rsidR="004D22E0" w:rsidRDefault="004D22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B4B83"/>
    <w:multiLevelType w:val="hybridMultilevel"/>
    <w:tmpl w:val="548E2FDC"/>
    <w:lvl w:ilvl="0" w:tplc="E26E42EA">
      <w:start w:val="1"/>
      <w:numFmt w:val="bullet"/>
      <w:lvlText w:val=""/>
      <w:lvlJc w:val="left"/>
      <w:pPr>
        <w:ind w:left="1004" w:hanging="360"/>
      </w:pPr>
      <w:rPr>
        <w:rFonts w:ascii="Symbol" w:hAnsi="Symbol" w:hint="default"/>
        <w:color w:val="4472C4" w:themeColor="accent1"/>
        <w:sz w:val="20"/>
        <w:szCs w:val="18"/>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1" w15:restartNumberingAfterBreak="0">
    <w:nsid w:val="2E693382"/>
    <w:multiLevelType w:val="hybridMultilevel"/>
    <w:tmpl w:val="6C6A88B4"/>
    <w:lvl w:ilvl="0" w:tplc="E26E42EA">
      <w:start w:val="1"/>
      <w:numFmt w:val="bullet"/>
      <w:lvlText w:val=""/>
      <w:lvlJc w:val="left"/>
      <w:pPr>
        <w:ind w:left="1080" w:hanging="360"/>
      </w:pPr>
      <w:rPr>
        <w:rFonts w:ascii="Symbol" w:hAnsi="Symbol" w:hint="default"/>
        <w:color w:val="4472C4" w:themeColor="accent1"/>
        <w:sz w:val="20"/>
        <w:szCs w:val="18"/>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 w15:restartNumberingAfterBreak="0">
    <w:nsid w:val="5D8D2E19"/>
    <w:multiLevelType w:val="hybridMultilevel"/>
    <w:tmpl w:val="5B785FB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69244B25"/>
    <w:multiLevelType w:val="multilevel"/>
    <w:tmpl w:val="348E73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0984207"/>
    <w:multiLevelType w:val="hybridMultilevel"/>
    <w:tmpl w:val="858E3FEC"/>
    <w:lvl w:ilvl="0" w:tplc="E26E42EA">
      <w:start w:val="1"/>
      <w:numFmt w:val="bullet"/>
      <w:lvlText w:val=""/>
      <w:lvlJc w:val="left"/>
      <w:pPr>
        <w:ind w:left="720" w:hanging="360"/>
      </w:pPr>
      <w:rPr>
        <w:rFonts w:ascii="Symbol" w:hAnsi="Symbol" w:hint="default"/>
        <w:color w:val="4472C4" w:themeColor="accent1"/>
        <w:sz w:val="20"/>
        <w:szCs w:val="18"/>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091782833">
    <w:abstractNumId w:val="4"/>
  </w:num>
  <w:num w:numId="2" w16cid:durableId="1090926872">
    <w:abstractNumId w:val="0"/>
  </w:num>
  <w:num w:numId="3" w16cid:durableId="395202676">
    <w:abstractNumId w:val="1"/>
  </w:num>
  <w:num w:numId="4" w16cid:durableId="1144155609">
    <w:abstractNumId w:val="3"/>
  </w:num>
  <w:num w:numId="5" w16cid:durableId="865219042">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defaultTabStop w:val="720"/>
  <w:characterSpacingControl w:val="doNotCompress"/>
  <w:hdrShapeDefaults>
    <o:shapedefaults v:ext="edit" spidmax="2054"/>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E00"/>
    <w:rsid w:val="0000035B"/>
    <w:rsid w:val="00000C16"/>
    <w:rsid w:val="00001B1D"/>
    <w:rsid w:val="00002095"/>
    <w:rsid w:val="00002E2A"/>
    <w:rsid w:val="00003CAF"/>
    <w:rsid w:val="0000459A"/>
    <w:rsid w:val="00005CDC"/>
    <w:rsid w:val="000077CB"/>
    <w:rsid w:val="0001008B"/>
    <w:rsid w:val="00010CBE"/>
    <w:rsid w:val="00012BE5"/>
    <w:rsid w:val="0001312E"/>
    <w:rsid w:val="00013731"/>
    <w:rsid w:val="00014E2E"/>
    <w:rsid w:val="000163EA"/>
    <w:rsid w:val="0001666B"/>
    <w:rsid w:val="00016FAD"/>
    <w:rsid w:val="00022C13"/>
    <w:rsid w:val="00031186"/>
    <w:rsid w:val="0003362A"/>
    <w:rsid w:val="00034CBF"/>
    <w:rsid w:val="000353D9"/>
    <w:rsid w:val="00036578"/>
    <w:rsid w:val="0004145F"/>
    <w:rsid w:val="00041513"/>
    <w:rsid w:val="00043243"/>
    <w:rsid w:val="00044511"/>
    <w:rsid w:val="00045104"/>
    <w:rsid w:val="0004510D"/>
    <w:rsid w:val="00047B80"/>
    <w:rsid w:val="000507E2"/>
    <w:rsid w:val="00053A87"/>
    <w:rsid w:val="00053B84"/>
    <w:rsid w:val="00053D1E"/>
    <w:rsid w:val="00054ECB"/>
    <w:rsid w:val="00055D85"/>
    <w:rsid w:val="0005713A"/>
    <w:rsid w:val="00060282"/>
    <w:rsid w:val="00060EE9"/>
    <w:rsid w:val="00061ADB"/>
    <w:rsid w:val="00063C7C"/>
    <w:rsid w:val="00064A71"/>
    <w:rsid w:val="00066295"/>
    <w:rsid w:val="00067444"/>
    <w:rsid w:val="00067809"/>
    <w:rsid w:val="00070F32"/>
    <w:rsid w:val="00071108"/>
    <w:rsid w:val="00071B54"/>
    <w:rsid w:val="00073290"/>
    <w:rsid w:val="00075AEE"/>
    <w:rsid w:val="0007781F"/>
    <w:rsid w:val="000821AF"/>
    <w:rsid w:val="00083938"/>
    <w:rsid w:val="00084364"/>
    <w:rsid w:val="00084404"/>
    <w:rsid w:val="00090CE0"/>
    <w:rsid w:val="00092746"/>
    <w:rsid w:val="00092B5B"/>
    <w:rsid w:val="00093341"/>
    <w:rsid w:val="000939BF"/>
    <w:rsid w:val="00093C28"/>
    <w:rsid w:val="0009595B"/>
    <w:rsid w:val="00097EF2"/>
    <w:rsid w:val="000A05DD"/>
    <w:rsid w:val="000A1526"/>
    <w:rsid w:val="000A37AC"/>
    <w:rsid w:val="000A3A66"/>
    <w:rsid w:val="000A4481"/>
    <w:rsid w:val="000A5726"/>
    <w:rsid w:val="000B0E3E"/>
    <w:rsid w:val="000B24E5"/>
    <w:rsid w:val="000B4616"/>
    <w:rsid w:val="000B642A"/>
    <w:rsid w:val="000C0C13"/>
    <w:rsid w:val="000C1BFB"/>
    <w:rsid w:val="000C24F4"/>
    <w:rsid w:val="000C2885"/>
    <w:rsid w:val="000C6549"/>
    <w:rsid w:val="000C759F"/>
    <w:rsid w:val="000D00D9"/>
    <w:rsid w:val="000D0939"/>
    <w:rsid w:val="000D0BB1"/>
    <w:rsid w:val="000D2731"/>
    <w:rsid w:val="000D29BF"/>
    <w:rsid w:val="000D309E"/>
    <w:rsid w:val="000D3C9E"/>
    <w:rsid w:val="000D562A"/>
    <w:rsid w:val="000D578A"/>
    <w:rsid w:val="000D5A52"/>
    <w:rsid w:val="000D60C0"/>
    <w:rsid w:val="000E0629"/>
    <w:rsid w:val="000E145E"/>
    <w:rsid w:val="000E328A"/>
    <w:rsid w:val="000E5EB8"/>
    <w:rsid w:val="000F1224"/>
    <w:rsid w:val="000F184D"/>
    <w:rsid w:val="000F313E"/>
    <w:rsid w:val="000F43F7"/>
    <w:rsid w:val="000F4C22"/>
    <w:rsid w:val="000F516A"/>
    <w:rsid w:val="000F5BB3"/>
    <w:rsid w:val="000F6AAA"/>
    <w:rsid w:val="000F7BE6"/>
    <w:rsid w:val="00100624"/>
    <w:rsid w:val="0010172E"/>
    <w:rsid w:val="0010203E"/>
    <w:rsid w:val="0010229B"/>
    <w:rsid w:val="00103196"/>
    <w:rsid w:val="00103685"/>
    <w:rsid w:val="001044A0"/>
    <w:rsid w:val="001052BC"/>
    <w:rsid w:val="0010622D"/>
    <w:rsid w:val="00111D7E"/>
    <w:rsid w:val="001127E3"/>
    <w:rsid w:val="00112935"/>
    <w:rsid w:val="00113F1D"/>
    <w:rsid w:val="00120D89"/>
    <w:rsid w:val="00121F04"/>
    <w:rsid w:val="00123065"/>
    <w:rsid w:val="00123670"/>
    <w:rsid w:val="001246E5"/>
    <w:rsid w:val="00124AF2"/>
    <w:rsid w:val="001254F2"/>
    <w:rsid w:val="0012576E"/>
    <w:rsid w:val="00126B47"/>
    <w:rsid w:val="001271B3"/>
    <w:rsid w:val="00130E8D"/>
    <w:rsid w:val="0013459B"/>
    <w:rsid w:val="00134DE9"/>
    <w:rsid w:val="00137A76"/>
    <w:rsid w:val="001437C2"/>
    <w:rsid w:val="00143824"/>
    <w:rsid w:val="00144F1B"/>
    <w:rsid w:val="00145605"/>
    <w:rsid w:val="001468F5"/>
    <w:rsid w:val="00150A70"/>
    <w:rsid w:val="001543F3"/>
    <w:rsid w:val="001559E6"/>
    <w:rsid w:val="00156D1B"/>
    <w:rsid w:val="00156D2A"/>
    <w:rsid w:val="00156E4C"/>
    <w:rsid w:val="00157080"/>
    <w:rsid w:val="0016051E"/>
    <w:rsid w:val="00160C5E"/>
    <w:rsid w:val="00165FDC"/>
    <w:rsid w:val="001670C7"/>
    <w:rsid w:val="001713E4"/>
    <w:rsid w:val="00171E34"/>
    <w:rsid w:val="001729BF"/>
    <w:rsid w:val="00172DFC"/>
    <w:rsid w:val="00173300"/>
    <w:rsid w:val="001748C7"/>
    <w:rsid w:val="00176C5E"/>
    <w:rsid w:val="00176DC6"/>
    <w:rsid w:val="00183A17"/>
    <w:rsid w:val="00191054"/>
    <w:rsid w:val="00191D1A"/>
    <w:rsid w:val="00191DC6"/>
    <w:rsid w:val="00192502"/>
    <w:rsid w:val="001938F8"/>
    <w:rsid w:val="001956B5"/>
    <w:rsid w:val="001963EA"/>
    <w:rsid w:val="0019754D"/>
    <w:rsid w:val="00197D15"/>
    <w:rsid w:val="001A2DA3"/>
    <w:rsid w:val="001A36D4"/>
    <w:rsid w:val="001A563B"/>
    <w:rsid w:val="001A6C47"/>
    <w:rsid w:val="001A73C6"/>
    <w:rsid w:val="001A7418"/>
    <w:rsid w:val="001B1DDB"/>
    <w:rsid w:val="001B2B97"/>
    <w:rsid w:val="001B58E7"/>
    <w:rsid w:val="001B683C"/>
    <w:rsid w:val="001B716B"/>
    <w:rsid w:val="001B7E0F"/>
    <w:rsid w:val="001C1710"/>
    <w:rsid w:val="001C25AC"/>
    <w:rsid w:val="001C3C06"/>
    <w:rsid w:val="001C6F55"/>
    <w:rsid w:val="001C7023"/>
    <w:rsid w:val="001D0952"/>
    <w:rsid w:val="001D1F11"/>
    <w:rsid w:val="001D2199"/>
    <w:rsid w:val="001D3181"/>
    <w:rsid w:val="001D4BD7"/>
    <w:rsid w:val="001D5B48"/>
    <w:rsid w:val="001E280D"/>
    <w:rsid w:val="001E3541"/>
    <w:rsid w:val="001E61B3"/>
    <w:rsid w:val="001E6CD6"/>
    <w:rsid w:val="001E741B"/>
    <w:rsid w:val="001F0624"/>
    <w:rsid w:val="001F1298"/>
    <w:rsid w:val="001F3329"/>
    <w:rsid w:val="001F72B5"/>
    <w:rsid w:val="001F7DD7"/>
    <w:rsid w:val="00203B93"/>
    <w:rsid w:val="00204703"/>
    <w:rsid w:val="0020573F"/>
    <w:rsid w:val="002067BE"/>
    <w:rsid w:val="00210CFF"/>
    <w:rsid w:val="0021217F"/>
    <w:rsid w:val="0021363E"/>
    <w:rsid w:val="00213C08"/>
    <w:rsid w:val="00217140"/>
    <w:rsid w:val="002208C1"/>
    <w:rsid w:val="00225606"/>
    <w:rsid w:val="00225EDF"/>
    <w:rsid w:val="0022652A"/>
    <w:rsid w:val="00227996"/>
    <w:rsid w:val="00230888"/>
    <w:rsid w:val="00231F35"/>
    <w:rsid w:val="00231FE1"/>
    <w:rsid w:val="00232118"/>
    <w:rsid w:val="00233A2A"/>
    <w:rsid w:val="0023426E"/>
    <w:rsid w:val="00236CE0"/>
    <w:rsid w:val="002405EA"/>
    <w:rsid w:val="00242459"/>
    <w:rsid w:val="0024310A"/>
    <w:rsid w:val="0024337A"/>
    <w:rsid w:val="002442A3"/>
    <w:rsid w:val="00244546"/>
    <w:rsid w:val="00244F24"/>
    <w:rsid w:val="00245917"/>
    <w:rsid w:val="00245C7E"/>
    <w:rsid w:val="002460A1"/>
    <w:rsid w:val="00246528"/>
    <w:rsid w:val="00247C1B"/>
    <w:rsid w:val="00253F17"/>
    <w:rsid w:val="00254425"/>
    <w:rsid w:val="00254463"/>
    <w:rsid w:val="0025471B"/>
    <w:rsid w:val="00255F76"/>
    <w:rsid w:val="002569B8"/>
    <w:rsid w:val="00256BC0"/>
    <w:rsid w:val="00261F01"/>
    <w:rsid w:val="00262CC9"/>
    <w:rsid w:val="00263A2F"/>
    <w:rsid w:val="00264486"/>
    <w:rsid w:val="00266DBB"/>
    <w:rsid w:val="002675D7"/>
    <w:rsid w:val="0027474E"/>
    <w:rsid w:val="00274B64"/>
    <w:rsid w:val="00275429"/>
    <w:rsid w:val="00281C96"/>
    <w:rsid w:val="00282B18"/>
    <w:rsid w:val="00284846"/>
    <w:rsid w:val="002850F9"/>
    <w:rsid w:val="00285265"/>
    <w:rsid w:val="00285859"/>
    <w:rsid w:val="00285A97"/>
    <w:rsid w:val="00286510"/>
    <w:rsid w:val="00287EBB"/>
    <w:rsid w:val="00290032"/>
    <w:rsid w:val="002907D0"/>
    <w:rsid w:val="00291AA3"/>
    <w:rsid w:val="00294291"/>
    <w:rsid w:val="00294C25"/>
    <w:rsid w:val="00294EDA"/>
    <w:rsid w:val="002959FB"/>
    <w:rsid w:val="002970CF"/>
    <w:rsid w:val="00297122"/>
    <w:rsid w:val="002A089B"/>
    <w:rsid w:val="002A1A4D"/>
    <w:rsid w:val="002A29C1"/>
    <w:rsid w:val="002A2AD0"/>
    <w:rsid w:val="002A34BC"/>
    <w:rsid w:val="002A3B38"/>
    <w:rsid w:val="002A4E10"/>
    <w:rsid w:val="002A607F"/>
    <w:rsid w:val="002A670A"/>
    <w:rsid w:val="002A7B18"/>
    <w:rsid w:val="002B1BC7"/>
    <w:rsid w:val="002B1D0F"/>
    <w:rsid w:val="002B30FB"/>
    <w:rsid w:val="002B49C9"/>
    <w:rsid w:val="002B62A4"/>
    <w:rsid w:val="002B68D0"/>
    <w:rsid w:val="002B6A4E"/>
    <w:rsid w:val="002C1D8F"/>
    <w:rsid w:val="002C346A"/>
    <w:rsid w:val="002C7156"/>
    <w:rsid w:val="002D26C2"/>
    <w:rsid w:val="002D28D3"/>
    <w:rsid w:val="002D66A6"/>
    <w:rsid w:val="002D7B80"/>
    <w:rsid w:val="002E0241"/>
    <w:rsid w:val="002E086D"/>
    <w:rsid w:val="002E2E2A"/>
    <w:rsid w:val="002E510F"/>
    <w:rsid w:val="002E5145"/>
    <w:rsid w:val="002E76CB"/>
    <w:rsid w:val="002E76FB"/>
    <w:rsid w:val="002E7956"/>
    <w:rsid w:val="002F103E"/>
    <w:rsid w:val="002F2DBB"/>
    <w:rsid w:val="002F4731"/>
    <w:rsid w:val="00303560"/>
    <w:rsid w:val="00304ECD"/>
    <w:rsid w:val="00306B73"/>
    <w:rsid w:val="00307979"/>
    <w:rsid w:val="00307D0C"/>
    <w:rsid w:val="00307F83"/>
    <w:rsid w:val="003147B0"/>
    <w:rsid w:val="00317EA6"/>
    <w:rsid w:val="00320375"/>
    <w:rsid w:val="0032099D"/>
    <w:rsid w:val="0032169D"/>
    <w:rsid w:val="00323584"/>
    <w:rsid w:val="00324BC4"/>
    <w:rsid w:val="00324E07"/>
    <w:rsid w:val="00331C4E"/>
    <w:rsid w:val="00332C50"/>
    <w:rsid w:val="00335349"/>
    <w:rsid w:val="0033614B"/>
    <w:rsid w:val="003364E3"/>
    <w:rsid w:val="00337002"/>
    <w:rsid w:val="0033766C"/>
    <w:rsid w:val="00341F38"/>
    <w:rsid w:val="00345332"/>
    <w:rsid w:val="003505F2"/>
    <w:rsid w:val="00350D58"/>
    <w:rsid w:val="00352F2F"/>
    <w:rsid w:val="00357AF0"/>
    <w:rsid w:val="00357F38"/>
    <w:rsid w:val="00362156"/>
    <w:rsid w:val="0036473C"/>
    <w:rsid w:val="00365A12"/>
    <w:rsid w:val="0036685B"/>
    <w:rsid w:val="00367C3F"/>
    <w:rsid w:val="00370685"/>
    <w:rsid w:val="00370786"/>
    <w:rsid w:val="00371262"/>
    <w:rsid w:val="003737AB"/>
    <w:rsid w:val="00373F45"/>
    <w:rsid w:val="00374B15"/>
    <w:rsid w:val="0037662B"/>
    <w:rsid w:val="003773F8"/>
    <w:rsid w:val="00380405"/>
    <w:rsid w:val="00380FF5"/>
    <w:rsid w:val="00381182"/>
    <w:rsid w:val="00381CC7"/>
    <w:rsid w:val="00387291"/>
    <w:rsid w:val="003906AB"/>
    <w:rsid w:val="003906D2"/>
    <w:rsid w:val="00391724"/>
    <w:rsid w:val="003945DB"/>
    <w:rsid w:val="0039473A"/>
    <w:rsid w:val="00394B03"/>
    <w:rsid w:val="003966C3"/>
    <w:rsid w:val="00396938"/>
    <w:rsid w:val="00396C1A"/>
    <w:rsid w:val="003A13AD"/>
    <w:rsid w:val="003A3C62"/>
    <w:rsid w:val="003A5FBF"/>
    <w:rsid w:val="003A5FF8"/>
    <w:rsid w:val="003A6058"/>
    <w:rsid w:val="003B1672"/>
    <w:rsid w:val="003B26F4"/>
    <w:rsid w:val="003B3C61"/>
    <w:rsid w:val="003B40DC"/>
    <w:rsid w:val="003B7582"/>
    <w:rsid w:val="003C352B"/>
    <w:rsid w:val="003C4DFE"/>
    <w:rsid w:val="003D119A"/>
    <w:rsid w:val="003D12C5"/>
    <w:rsid w:val="003D41B8"/>
    <w:rsid w:val="003D4FBE"/>
    <w:rsid w:val="003D6535"/>
    <w:rsid w:val="003D692A"/>
    <w:rsid w:val="003D7912"/>
    <w:rsid w:val="003D7B03"/>
    <w:rsid w:val="003E00B3"/>
    <w:rsid w:val="003E16A8"/>
    <w:rsid w:val="003E18C0"/>
    <w:rsid w:val="003E20BB"/>
    <w:rsid w:val="003E53E9"/>
    <w:rsid w:val="003E5A40"/>
    <w:rsid w:val="003E6552"/>
    <w:rsid w:val="003E71DE"/>
    <w:rsid w:val="003F1485"/>
    <w:rsid w:val="003F2C0D"/>
    <w:rsid w:val="003F4015"/>
    <w:rsid w:val="003F554B"/>
    <w:rsid w:val="003F639C"/>
    <w:rsid w:val="003F6509"/>
    <w:rsid w:val="00400571"/>
    <w:rsid w:val="00400E39"/>
    <w:rsid w:val="00401834"/>
    <w:rsid w:val="00401EE4"/>
    <w:rsid w:val="00405F58"/>
    <w:rsid w:val="00406380"/>
    <w:rsid w:val="0041026E"/>
    <w:rsid w:val="00411126"/>
    <w:rsid w:val="0041147A"/>
    <w:rsid w:val="00411E4D"/>
    <w:rsid w:val="0041318B"/>
    <w:rsid w:val="00413905"/>
    <w:rsid w:val="004150CC"/>
    <w:rsid w:val="004205B6"/>
    <w:rsid w:val="004214DA"/>
    <w:rsid w:val="004223EA"/>
    <w:rsid w:val="004231B0"/>
    <w:rsid w:val="0042335B"/>
    <w:rsid w:val="00424714"/>
    <w:rsid w:val="004261B4"/>
    <w:rsid w:val="004274B0"/>
    <w:rsid w:val="00430935"/>
    <w:rsid w:val="00431682"/>
    <w:rsid w:val="00431FED"/>
    <w:rsid w:val="00432045"/>
    <w:rsid w:val="00433C28"/>
    <w:rsid w:val="004361AC"/>
    <w:rsid w:val="00436AB0"/>
    <w:rsid w:val="004400AF"/>
    <w:rsid w:val="0044011A"/>
    <w:rsid w:val="00440146"/>
    <w:rsid w:val="004402F4"/>
    <w:rsid w:val="00441431"/>
    <w:rsid w:val="00441B72"/>
    <w:rsid w:val="00442FB9"/>
    <w:rsid w:val="00442FD8"/>
    <w:rsid w:val="00443834"/>
    <w:rsid w:val="004451EF"/>
    <w:rsid w:val="00446885"/>
    <w:rsid w:val="0044761E"/>
    <w:rsid w:val="004504CA"/>
    <w:rsid w:val="00450C92"/>
    <w:rsid w:val="00450EA6"/>
    <w:rsid w:val="00450ED3"/>
    <w:rsid w:val="00451101"/>
    <w:rsid w:val="004520D7"/>
    <w:rsid w:val="00454015"/>
    <w:rsid w:val="0045514B"/>
    <w:rsid w:val="00455735"/>
    <w:rsid w:val="00455E0B"/>
    <w:rsid w:val="00456BFE"/>
    <w:rsid w:val="00457362"/>
    <w:rsid w:val="00457786"/>
    <w:rsid w:val="00457DC3"/>
    <w:rsid w:val="0046372A"/>
    <w:rsid w:val="0046723E"/>
    <w:rsid w:val="00467BAD"/>
    <w:rsid w:val="00467FDE"/>
    <w:rsid w:val="00472621"/>
    <w:rsid w:val="0047392B"/>
    <w:rsid w:val="004742A2"/>
    <w:rsid w:val="00474BD0"/>
    <w:rsid w:val="004764E8"/>
    <w:rsid w:val="004770F8"/>
    <w:rsid w:val="00481A22"/>
    <w:rsid w:val="00481C98"/>
    <w:rsid w:val="004826A0"/>
    <w:rsid w:val="00482A5A"/>
    <w:rsid w:val="00482CE9"/>
    <w:rsid w:val="00487284"/>
    <w:rsid w:val="00491726"/>
    <w:rsid w:val="00491E74"/>
    <w:rsid w:val="00492AEA"/>
    <w:rsid w:val="00492B87"/>
    <w:rsid w:val="00494DB5"/>
    <w:rsid w:val="00495B8D"/>
    <w:rsid w:val="0049658A"/>
    <w:rsid w:val="00497964"/>
    <w:rsid w:val="00497F7F"/>
    <w:rsid w:val="004A0EFC"/>
    <w:rsid w:val="004A135E"/>
    <w:rsid w:val="004A282F"/>
    <w:rsid w:val="004A33E1"/>
    <w:rsid w:val="004A4856"/>
    <w:rsid w:val="004A48CE"/>
    <w:rsid w:val="004A6359"/>
    <w:rsid w:val="004B20F3"/>
    <w:rsid w:val="004B2190"/>
    <w:rsid w:val="004B365F"/>
    <w:rsid w:val="004B43FD"/>
    <w:rsid w:val="004B4B51"/>
    <w:rsid w:val="004B5AC4"/>
    <w:rsid w:val="004B6235"/>
    <w:rsid w:val="004B6AD3"/>
    <w:rsid w:val="004B7C59"/>
    <w:rsid w:val="004C3FBD"/>
    <w:rsid w:val="004C4BD3"/>
    <w:rsid w:val="004C4C5A"/>
    <w:rsid w:val="004C5726"/>
    <w:rsid w:val="004C6270"/>
    <w:rsid w:val="004C7189"/>
    <w:rsid w:val="004C7944"/>
    <w:rsid w:val="004D22E0"/>
    <w:rsid w:val="004D43C8"/>
    <w:rsid w:val="004D63F5"/>
    <w:rsid w:val="004D6C32"/>
    <w:rsid w:val="004D7A4D"/>
    <w:rsid w:val="004E2E68"/>
    <w:rsid w:val="004E4F4E"/>
    <w:rsid w:val="004E521C"/>
    <w:rsid w:val="004E52D9"/>
    <w:rsid w:val="004E7194"/>
    <w:rsid w:val="004E7D87"/>
    <w:rsid w:val="004F00CA"/>
    <w:rsid w:val="004F05F7"/>
    <w:rsid w:val="004F08B8"/>
    <w:rsid w:val="004F1A53"/>
    <w:rsid w:val="004F3F93"/>
    <w:rsid w:val="004F5BDA"/>
    <w:rsid w:val="004F5F40"/>
    <w:rsid w:val="004F76EC"/>
    <w:rsid w:val="004F7A20"/>
    <w:rsid w:val="004F7EAE"/>
    <w:rsid w:val="00502149"/>
    <w:rsid w:val="0050370D"/>
    <w:rsid w:val="00504B25"/>
    <w:rsid w:val="00504F52"/>
    <w:rsid w:val="00507906"/>
    <w:rsid w:val="005100F7"/>
    <w:rsid w:val="00512C29"/>
    <w:rsid w:val="00513F9B"/>
    <w:rsid w:val="00514399"/>
    <w:rsid w:val="0051459D"/>
    <w:rsid w:val="0051521F"/>
    <w:rsid w:val="00516287"/>
    <w:rsid w:val="00516536"/>
    <w:rsid w:val="00516B3A"/>
    <w:rsid w:val="00516B58"/>
    <w:rsid w:val="00516EE5"/>
    <w:rsid w:val="00520B5A"/>
    <w:rsid w:val="005222F4"/>
    <w:rsid w:val="00522B0E"/>
    <w:rsid w:val="00523904"/>
    <w:rsid w:val="00524888"/>
    <w:rsid w:val="005253B1"/>
    <w:rsid w:val="00525498"/>
    <w:rsid w:val="00526173"/>
    <w:rsid w:val="00526AD6"/>
    <w:rsid w:val="00527F4C"/>
    <w:rsid w:val="00531D53"/>
    <w:rsid w:val="00532D11"/>
    <w:rsid w:val="00532F86"/>
    <w:rsid w:val="0053340D"/>
    <w:rsid w:val="00533454"/>
    <w:rsid w:val="00533BB9"/>
    <w:rsid w:val="005346EB"/>
    <w:rsid w:val="00537CCA"/>
    <w:rsid w:val="005401FC"/>
    <w:rsid w:val="0054173B"/>
    <w:rsid w:val="00541FE7"/>
    <w:rsid w:val="00543258"/>
    <w:rsid w:val="005433FC"/>
    <w:rsid w:val="00543465"/>
    <w:rsid w:val="005440FD"/>
    <w:rsid w:val="0054502F"/>
    <w:rsid w:val="00546144"/>
    <w:rsid w:val="00547151"/>
    <w:rsid w:val="005508D6"/>
    <w:rsid w:val="00551513"/>
    <w:rsid w:val="00554528"/>
    <w:rsid w:val="00555B2A"/>
    <w:rsid w:val="00557168"/>
    <w:rsid w:val="005601A1"/>
    <w:rsid w:val="0056093E"/>
    <w:rsid w:val="00560A87"/>
    <w:rsid w:val="00561FAE"/>
    <w:rsid w:val="005666FD"/>
    <w:rsid w:val="00570934"/>
    <w:rsid w:val="005710E2"/>
    <w:rsid w:val="0057452C"/>
    <w:rsid w:val="0057555B"/>
    <w:rsid w:val="005773B6"/>
    <w:rsid w:val="00577882"/>
    <w:rsid w:val="00580371"/>
    <w:rsid w:val="00581FB4"/>
    <w:rsid w:val="00585433"/>
    <w:rsid w:val="00586ED4"/>
    <w:rsid w:val="005907D6"/>
    <w:rsid w:val="00590C5D"/>
    <w:rsid w:val="0059110A"/>
    <w:rsid w:val="0059159B"/>
    <w:rsid w:val="00594350"/>
    <w:rsid w:val="005950BD"/>
    <w:rsid w:val="00595118"/>
    <w:rsid w:val="00597445"/>
    <w:rsid w:val="005A0CAA"/>
    <w:rsid w:val="005A12CE"/>
    <w:rsid w:val="005A27FE"/>
    <w:rsid w:val="005A2BCC"/>
    <w:rsid w:val="005A440D"/>
    <w:rsid w:val="005A45CA"/>
    <w:rsid w:val="005A4959"/>
    <w:rsid w:val="005A5DA7"/>
    <w:rsid w:val="005A6400"/>
    <w:rsid w:val="005A7397"/>
    <w:rsid w:val="005B0B0F"/>
    <w:rsid w:val="005B2CE6"/>
    <w:rsid w:val="005B3CDA"/>
    <w:rsid w:val="005B457D"/>
    <w:rsid w:val="005B4E00"/>
    <w:rsid w:val="005B61A3"/>
    <w:rsid w:val="005B6E63"/>
    <w:rsid w:val="005B7949"/>
    <w:rsid w:val="005B7FCA"/>
    <w:rsid w:val="005C0EA0"/>
    <w:rsid w:val="005C2401"/>
    <w:rsid w:val="005C2B49"/>
    <w:rsid w:val="005C3096"/>
    <w:rsid w:val="005C6BAA"/>
    <w:rsid w:val="005C7F0A"/>
    <w:rsid w:val="005D124D"/>
    <w:rsid w:val="005D3E75"/>
    <w:rsid w:val="005D49C9"/>
    <w:rsid w:val="005D4B03"/>
    <w:rsid w:val="005D768C"/>
    <w:rsid w:val="005E0391"/>
    <w:rsid w:val="005E0BCC"/>
    <w:rsid w:val="005E126C"/>
    <w:rsid w:val="005E1616"/>
    <w:rsid w:val="005E18B5"/>
    <w:rsid w:val="005E1BE2"/>
    <w:rsid w:val="005E2F1F"/>
    <w:rsid w:val="005E385B"/>
    <w:rsid w:val="005E3A7D"/>
    <w:rsid w:val="005E53AB"/>
    <w:rsid w:val="005E6216"/>
    <w:rsid w:val="005E7A16"/>
    <w:rsid w:val="005E7F39"/>
    <w:rsid w:val="005F003D"/>
    <w:rsid w:val="005F3648"/>
    <w:rsid w:val="005F51EC"/>
    <w:rsid w:val="005F54FD"/>
    <w:rsid w:val="005F58B3"/>
    <w:rsid w:val="005F58FE"/>
    <w:rsid w:val="005F5CC2"/>
    <w:rsid w:val="005F6D6A"/>
    <w:rsid w:val="006000AD"/>
    <w:rsid w:val="00600CB1"/>
    <w:rsid w:val="006028BC"/>
    <w:rsid w:val="0060316E"/>
    <w:rsid w:val="006039FC"/>
    <w:rsid w:val="0060535E"/>
    <w:rsid w:val="00606011"/>
    <w:rsid w:val="0060704E"/>
    <w:rsid w:val="00611691"/>
    <w:rsid w:val="00612C36"/>
    <w:rsid w:val="00614EA0"/>
    <w:rsid w:val="0061779D"/>
    <w:rsid w:val="00620BDE"/>
    <w:rsid w:val="00624595"/>
    <w:rsid w:val="0062555E"/>
    <w:rsid w:val="006300D1"/>
    <w:rsid w:val="0063295A"/>
    <w:rsid w:val="00633453"/>
    <w:rsid w:val="00635A1D"/>
    <w:rsid w:val="00635CDC"/>
    <w:rsid w:val="006364C2"/>
    <w:rsid w:val="006376FA"/>
    <w:rsid w:val="0064135B"/>
    <w:rsid w:val="00641575"/>
    <w:rsid w:val="00641DAE"/>
    <w:rsid w:val="00642051"/>
    <w:rsid w:val="006441BB"/>
    <w:rsid w:val="00644204"/>
    <w:rsid w:val="00645559"/>
    <w:rsid w:val="0064561A"/>
    <w:rsid w:val="0064686B"/>
    <w:rsid w:val="00647575"/>
    <w:rsid w:val="00650359"/>
    <w:rsid w:val="0065118A"/>
    <w:rsid w:val="00651423"/>
    <w:rsid w:val="00653F7C"/>
    <w:rsid w:val="00654527"/>
    <w:rsid w:val="006552B8"/>
    <w:rsid w:val="006555DB"/>
    <w:rsid w:val="00655887"/>
    <w:rsid w:val="0065665F"/>
    <w:rsid w:val="00660C60"/>
    <w:rsid w:val="00664697"/>
    <w:rsid w:val="00670891"/>
    <w:rsid w:val="00674050"/>
    <w:rsid w:val="00675DE4"/>
    <w:rsid w:val="00677F18"/>
    <w:rsid w:val="006807A9"/>
    <w:rsid w:val="00682233"/>
    <w:rsid w:val="006832B4"/>
    <w:rsid w:val="00683352"/>
    <w:rsid w:val="006844DB"/>
    <w:rsid w:val="00684F80"/>
    <w:rsid w:val="006850FE"/>
    <w:rsid w:val="00685A6E"/>
    <w:rsid w:val="00685DCB"/>
    <w:rsid w:val="0068689C"/>
    <w:rsid w:val="0068761E"/>
    <w:rsid w:val="006935CB"/>
    <w:rsid w:val="006A6B78"/>
    <w:rsid w:val="006A7245"/>
    <w:rsid w:val="006B09F5"/>
    <w:rsid w:val="006B20AC"/>
    <w:rsid w:val="006B292E"/>
    <w:rsid w:val="006B3AF4"/>
    <w:rsid w:val="006B52B5"/>
    <w:rsid w:val="006B55B0"/>
    <w:rsid w:val="006C475A"/>
    <w:rsid w:val="006C626C"/>
    <w:rsid w:val="006C68BB"/>
    <w:rsid w:val="006C6E52"/>
    <w:rsid w:val="006D0D6C"/>
    <w:rsid w:val="006D1CD4"/>
    <w:rsid w:val="006D2258"/>
    <w:rsid w:val="006D2593"/>
    <w:rsid w:val="006D297D"/>
    <w:rsid w:val="006D2C18"/>
    <w:rsid w:val="006D36D5"/>
    <w:rsid w:val="006D381F"/>
    <w:rsid w:val="006D4564"/>
    <w:rsid w:val="006D57DA"/>
    <w:rsid w:val="006D59E3"/>
    <w:rsid w:val="006D699E"/>
    <w:rsid w:val="006E0224"/>
    <w:rsid w:val="006E073D"/>
    <w:rsid w:val="006E15A3"/>
    <w:rsid w:val="006E18EE"/>
    <w:rsid w:val="006E1BC5"/>
    <w:rsid w:val="006E32F5"/>
    <w:rsid w:val="006E4531"/>
    <w:rsid w:val="006E67BE"/>
    <w:rsid w:val="006F1E6A"/>
    <w:rsid w:val="006F2AB7"/>
    <w:rsid w:val="006F3176"/>
    <w:rsid w:val="006F375B"/>
    <w:rsid w:val="006F4BEC"/>
    <w:rsid w:val="00700086"/>
    <w:rsid w:val="007008F6"/>
    <w:rsid w:val="007011FE"/>
    <w:rsid w:val="007012DE"/>
    <w:rsid w:val="00704EDD"/>
    <w:rsid w:val="007058BA"/>
    <w:rsid w:val="00706271"/>
    <w:rsid w:val="007072DD"/>
    <w:rsid w:val="00707767"/>
    <w:rsid w:val="007114E6"/>
    <w:rsid w:val="00712F73"/>
    <w:rsid w:val="0071314C"/>
    <w:rsid w:val="00714B78"/>
    <w:rsid w:val="007247AE"/>
    <w:rsid w:val="00725CED"/>
    <w:rsid w:val="00726207"/>
    <w:rsid w:val="0073032B"/>
    <w:rsid w:val="0073060B"/>
    <w:rsid w:val="00730EAB"/>
    <w:rsid w:val="00732999"/>
    <w:rsid w:val="00735CD5"/>
    <w:rsid w:val="0073762B"/>
    <w:rsid w:val="00740CFE"/>
    <w:rsid w:val="0074390E"/>
    <w:rsid w:val="007468AC"/>
    <w:rsid w:val="00750FCC"/>
    <w:rsid w:val="00756B19"/>
    <w:rsid w:val="00757F38"/>
    <w:rsid w:val="00760FD5"/>
    <w:rsid w:val="00763878"/>
    <w:rsid w:val="00765091"/>
    <w:rsid w:val="007671DB"/>
    <w:rsid w:val="00773D8E"/>
    <w:rsid w:val="007746D8"/>
    <w:rsid w:val="007816DD"/>
    <w:rsid w:val="00783D54"/>
    <w:rsid w:val="0078489C"/>
    <w:rsid w:val="00785066"/>
    <w:rsid w:val="007851AE"/>
    <w:rsid w:val="0079036B"/>
    <w:rsid w:val="0079075D"/>
    <w:rsid w:val="00792514"/>
    <w:rsid w:val="007927B5"/>
    <w:rsid w:val="00792B8D"/>
    <w:rsid w:val="0079300B"/>
    <w:rsid w:val="007931EF"/>
    <w:rsid w:val="00795EDA"/>
    <w:rsid w:val="00796099"/>
    <w:rsid w:val="00796676"/>
    <w:rsid w:val="00796ED6"/>
    <w:rsid w:val="007970FE"/>
    <w:rsid w:val="007A00FA"/>
    <w:rsid w:val="007A17DE"/>
    <w:rsid w:val="007A1F27"/>
    <w:rsid w:val="007A2171"/>
    <w:rsid w:val="007A2C33"/>
    <w:rsid w:val="007A2DF8"/>
    <w:rsid w:val="007A4F28"/>
    <w:rsid w:val="007A61B2"/>
    <w:rsid w:val="007A652C"/>
    <w:rsid w:val="007A6719"/>
    <w:rsid w:val="007B75F9"/>
    <w:rsid w:val="007C1F51"/>
    <w:rsid w:val="007C1F78"/>
    <w:rsid w:val="007C24F0"/>
    <w:rsid w:val="007C4529"/>
    <w:rsid w:val="007C4A65"/>
    <w:rsid w:val="007C4EA8"/>
    <w:rsid w:val="007C57B5"/>
    <w:rsid w:val="007C65C5"/>
    <w:rsid w:val="007C6CB9"/>
    <w:rsid w:val="007C78F2"/>
    <w:rsid w:val="007D56EB"/>
    <w:rsid w:val="007D64F1"/>
    <w:rsid w:val="007D6E58"/>
    <w:rsid w:val="007D7E5D"/>
    <w:rsid w:val="007E19A9"/>
    <w:rsid w:val="007E1A17"/>
    <w:rsid w:val="007E3AE3"/>
    <w:rsid w:val="007E4745"/>
    <w:rsid w:val="007E4A5E"/>
    <w:rsid w:val="007E78AD"/>
    <w:rsid w:val="007E7B98"/>
    <w:rsid w:val="007F30C7"/>
    <w:rsid w:val="008019E7"/>
    <w:rsid w:val="008062F0"/>
    <w:rsid w:val="008065A4"/>
    <w:rsid w:val="008068B5"/>
    <w:rsid w:val="0081033C"/>
    <w:rsid w:val="00812458"/>
    <w:rsid w:val="0081271A"/>
    <w:rsid w:val="0081374F"/>
    <w:rsid w:val="008139AC"/>
    <w:rsid w:val="00815D4C"/>
    <w:rsid w:val="00815D9F"/>
    <w:rsid w:val="008166F8"/>
    <w:rsid w:val="0081680E"/>
    <w:rsid w:val="008216C6"/>
    <w:rsid w:val="00824349"/>
    <w:rsid w:val="00824BAA"/>
    <w:rsid w:val="00826B22"/>
    <w:rsid w:val="00830854"/>
    <w:rsid w:val="008309AB"/>
    <w:rsid w:val="00830AC2"/>
    <w:rsid w:val="008314CD"/>
    <w:rsid w:val="00832516"/>
    <w:rsid w:val="0083621B"/>
    <w:rsid w:val="00837EEA"/>
    <w:rsid w:val="008473B7"/>
    <w:rsid w:val="0084770D"/>
    <w:rsid w:val="00852FA0"/>
    <w:rsid w:val="00854A8F"/>
    <w:rsid w:val="00856179"/>
    <w:rsid w:val="00856240"/>
    <w:rsid w:val="008621B9"/>
    <w:rsid w:val="00862818"/>
    <w:rsid w:val="00863EBB"/>
    <w:rsid w:val="00865507"/>
    <w:rsid w:val="0086613A"/>
    <w:rsid w:val="00866DD8"/>
    <w:rsid w:val="00867928"/>
    <w:rsid w:val="00870070"/>
    <w:rsid w:val="00871018"/>
    <w:rsid w:val="00871FDB"/>
    <w:rsid w:val="0087749D"/>
    <w:rsid w:val="00881148"/>
    <w:rsid w:val="00881207"/>
    <w:rsid w:val="00882E46"/>
    <w:rsid w:val="00882EAA"/>
    <w:rsid w:val="00883CD3"/>
    <w:rsid w:val="0088534E"/>
    <w:rsid w:val="008910C9"/>
    <w:rsid w:val="00892ECB"/>
    <w:rsid w:val="008932EB"/>
    <w:rsid w:val="0089512E"/>
    <w:rsid w:val="00895DB8"/>
    <w:rsid w:val="00896C00"/>
    <w:rsid w:val="008A277C"/>
    <w:rsid w:val="008A2A9A"/>
    <w:rsid w:val="008A2B25"/>
    <w:rsid w:val="008A2EAA"/>
    <w:rsid w:val="008A7B63"/>
    <w:rsid w:val="008B21A2"/>
    <w:rsid w:val="008B3A1E"/>
    <w:rsid w:val="008B3B11"/>
    <w:rsid w:val="008B5479"/>
    <w:rsid w:val="008B6E85"/>
    <w:rsid w:val="008C0432"/>
    <w:rsid w:val="008C0AEE"/>
    <w:rsid w:val="008C1FE5"/>
    <w:rsid w:val="008C2D5D"/>
    <w:rsid w:val="008C2E5B"/>
    <w:rsid w:val="008C4915"/>
    <w:rsid w:val="008C4C30"/>
    <w:rsid w:val="008D0D70"/>
    <w:rsid w:val="008D0EB7"/>
    <w:rsid w:val="008D101E"/>
    <w:rsid w:val="008D2450"/>
    <w:rsid w:val="008D479A"/>
    <w:rsid w:val="008D48AC"/>
    <w:rsid w:val="008D52D3"/>
    <w:rsid w:val="008D5EC9"/>
    <w:rsid w:val="008D61A0"/>
    <w:rsid w:val="008D7977"/>
    <w:rsid w:val="008D7A7C"/>
    <w:rsid w:val="008E0912"/>
    <w:rsid w:val="008E0CB4"/>
    <w:rsid w:val="008E3632"/>
    <w:rsid w:val="008E4AEF"/>
    <w:rsid w:val="008E669F"/>
    <w:rsid w:val="008F01FA"/>
    <w:rsid w:val="008F14F8"/>
    <w:rsid w:val="008F22F2"/>
    <w:rsid w:val="008F3B67"/>
    <w:rsid w:val="008F4520"/>
    <w:rsid w:val="008F5A57"/>
    <w:rsid w:val="008F6A2A"/>
    <w:rsid w:val="008F78B4"/>
    <w:rsid w:val="00900D76"/>
    <w:rsid w:val="009021E4"/>
    <w:rsid w:val="00902C3F"/>
    <w:rsid w:val="0090448A"/>
    <w:rsid w:val="00906786"/>
    <w:rsid w:val="00906C7C"/>
    <w:rsid w:val="00910483"/>
    <w:rsid w:val="009125B7"/>
    <w:rsid w:val="00912AB8"/>
    <w:rsid w:val="00913B93"/>
    <w:rsid w:val="0092226D"/>
    <w:rsid w:val="00922CF9"/>
    <w:rsid w:val="00923C4E"/>
    <w:rsid w:val="00924379"/>
    <w:rsid w:val="009259F9"/>
    <w:rsid w:val="00926C29"/>
    <w:rsid w:val="00927D6A"/>
    <w:rsid w:val="00930D24"/>
    <w:rsid w:val="00931134"/>
    <w:rsid w:val="00932258"/>
    <w:rsid w:val="0093456F"/>
    <w:rsid w:val="00935D23"/>
    <w:rsid w:val="00940867"/>
    <w:rsid w:val="009414C1"/>
    <w:rsid w:val="00944529"/>
    <w:rsid w:val="00945BDA"/>
    <w:rsid w:val="00950348"/>
    <w:rsid w:val="00950E82"/>
    <w:rsid w:val="00951A90"/>
    <w:rsid w:val="00954613"/>
    <w:rsid w:val="00954AC6"/>
    <w:rsid w:val="00956867"/>
    <w:rsid w:val="00956B64"/>
    <w:rsid w:val="00957069"/>
    <w:rsid w:val="009579E0"/>
    <w:rsid w:val="00962044"/>
    <w:rsid w:val="009620B9"/>
    <w:rsid w:val="0096316B"/>
    <w:rsid w:val="00963E70"/>
    <w:rsid w:val="00971EC8"/>
    <w:rsid w:val="0097563D"/>
    <w:rsid w:val="009765D6"/>
    <w:rsid w:val="00976EF1"/>
    <w:rsid w:val="00980088"/>
    <w:rsid w:val="0098047E"/>
    <w:rsid w:val="00980723"/>
    <w:rsid w:val="009827D9"/>
    <w:rsid w:val="00982A76"/>
    <w:rsid w:val="00983966"/>
    <w:rsid w:val="00984460"/>
    <w:rsid w:val="00985932"/>
    <w:rsid w:val="0098651C"/>
    <w:rsid w:val="00987BFA"/>
    <w:rsid w:val="00993669"/>
    <w:rsid w:val="00995599"/>
    <w:rsid w:val="00995889"/>
    <w:rsid w:val="00995DE4"/>
    <w:rsid w:val="0099668F"/>
    <w:rsid w:val="0099713E"/>
    <w:rsid w:val="009A02FA"/>
    <w:rsid w:val="009A165B"/>
    <w:rsid w:val="009A3DD2"/>
    <w:rsid w:val="009A59FB"/>
    <w:rsid w:val="009A5DE6"/>
    <w:rsid w:val="009B30C5"/>
    <w:rsid w:val="009B36CB"/>
    <w:rsid w:val="009B4482"/>
    <w:rsid w:val="009B628F"/>
    <w:rsid w:val="009B78A2"/>
    <w:rsid w:val="009C01CC"/>
    <w:rsid w:val="009C1BE7"/>
    <w:rsid w:val="009C5A90"/>
    <w:rsid w:val="009C7572"/>
    <w:rsid w:val="009C786C"/>
    <w:rsid w:val="009D18FF"/>
    <w:rsid w:val="009D2322"/>
    <w:rsid w:val="009D2619"/>
    <w:rsid w:val="009D3499"/>
    <w:rsid w:val="009D60E3"/>
    <w:rsid w:val="009D6797"/>
    <w:rsid w:val="009D77EF"/>
    <w:rsid w:val="009D7D06"/>
    <w:rsid w:val="009D7E39"/>
    <w:rsid w:val="009E03E7"/>
    <w:rsid w:val="009E05EA"/>
    <w:rsid w:val="009E15B6"/>
    <w:rsid w:val="009E2334"/>
    <w:rsid w:val="009E32BA"/>
    <w:rsid w:val="009E7162"/>
    <w:rsid w:val="009E7E41"/>
    <w:rsid w:val="009F0574"/>
    <w:rsid w:val="009F1EDB"/>
    <w:rsid w:val="009F219C"/>
    <w:rsid w:val="009F3F19"/>
    <w:rsid w:val="009F47E7"/>
    <w:rsid w:val="009F66AD"/>
    <w:rsid w:val="00A00334"/>
    <w:rsid w:val="00A01EAA"/>
    <w:rsid w:val="00A0756E"/>
    <w:rsid w:val="00A115CD"/>
    <w:rsid w:val="00A11CB4"/>
    <w:rsid w:val="00A11EA7"/>
    <w:rsid w:val="00A128CA"/>
    <w:rsid w:val="00A1295B"/>
    <w:rsid w:val="00A16A09"/>
    <w:rsid w:val="00A173B5"/>
    <w:rsid w:val="00A17A77"/>
    <w:rsid w:val="00A212A1"/>
    <w:rsid w:val="00A21587"/>
    <w:rsid w:val="00A216EB"/>
    <w:rsid w:val="00A22D72"/>
    <w:rsid w:val="00A235B4"/>
    <w:rsid w:val="00A24734"/>
    <w:rsid w:val="00A265F9"/>
    <w:rsid w:val="00A26ED9"/>
    <w:rsid w:val="00A32874"/>
    <w:rsid w:val="00A3631A"/>
    <w:rsid w:val="00A36B81"/>
    <w:rsid w:val="00A36EF4"/>
    <w:rsid w:val="00A37D2A"/>
    <w:rsid w:val="00A403F8"/>
    <w:rsid w:val="00A4301F"/>
    <w:rsid w:val="00A43921"/>
    <w:rsid w:val="00A45233"/>
    <w:rsid w:val="00A46952"/>
    <w:rsid w:val="00A46D8D"/>
    <w:rsid w:val="00A50B43"/>
    <w:rsid w:val="00A5152B"/>
    <w:rsid w:val="00A52FA4"/>
    <w:rsid w:val="00A55820"/>
    <w:rsid w:val="00A55ADC"/>
    <w:rsid w:val="00A569BA"/>
    <w:rsid w:val="00A56BF2"/>
    <w:rsid w:val="00A57B4F"/>
    <w:rsid w:val="00A643B5"/>
    <w:rsid w:val="00A662ED"/>
    <w:rsid w:val="00A70715"/>
    <w:rsid w:val="00A71687"/>
    <w:rsid w:val="00A724D3"/>
    <w:rsid w:val="00A7278C"/>
    <w:rsid w:val="00A763CC"/>
    <w:rsid w:val="00A806A7"/>
    <w:rsid w:val="00A82962"/>
    <w:rsid w:val="00A82D40"/>
    <w:rsid w:val="00A8333E"/>
    <w:rsid w:val="00A85F35"/>
    <w:rsid w:val="00A87396"/>
    <w:rsid w:val="00A92F3E"/>
    <w:rsid w:val="00A946B1"/>
    <w:rsid w:val="00A95098"/>
    <w:rsid w:val="00A9568A"/>
    <w:rsid w:val="00A956D7"/>
    <w:rsid w:val="00AA1145"/>
    <w:rsid w:val="00AA11B4"/>
    <w:rsid w:val="00AA6200"/>
    <w:rsid w:val="00AA6258"/>
    <w:rsid w:val="00AA6705"/>
    <w:rsid w:val="00AA73C0"/>
    <w:rsid w:val="00AA754B"/>
    <w:rsid w:val="00AB2E76"/>
    <w:rsid w:val="00AB3490"/>
    <w:rsid w:val="00AB5A84"/>
    <w:rsid w:val="00AB5F6D"/>
    <w:rsid w:val="00AB70FD"/>
    <w:rsid w:val="00AB7ABF"/>
    <w:rsid w:val="00AC0CF3"/>
    <w:rsid w:val="00AC36A8"/>
    <w:rsid w:val="00AC3AAF"/>
    <w:rsid w:val="00AC3C11"/>
    <w:rsid w:val="00AC48B3"/>
    <w:rsid w:val="00AC4D5C"/>
    <w:rsid w:val="00AC63FB"/>
    <w:rsid w:val="00AC684C"/>
    <w:rsid w:val="00AC709A"/>
    <w:rsid w:val="00AD2DAF"/>
    <w:rsid w:val="00AD43DB"/>
    <w:rsid w:val="00AD6885"/>
    <w:rsid w:val="00AD76DB"/>
    <w:rsid w:val="00AE2BFD"/>
    <w:rsid w:val="00AE41C1"/>
    <w:rsid w:val="00AE43F2"/>
    <w:rsid w:val="00AE60BC"/>
    <w:rsid w:val="00AF0AFE"/>
    <w:rsid w:val="00AF0C86"/>
    <w:rsid w:val="00AF0D0A"/>
    <w:rsid w:val="00AF0EA4"/>
    <w:rsid w:val="00AF128F"/>
    <w:rsid w:val="00AF1EFE"/>
    <w:rsid w:val="00AF2C05"/>
    <w:rsid w:val="00AF2D9C"/>
    <w:rsid w:val="00AF2F0C"/>
    <w:rsid w:val="00AF3E34"/>
    <w:rsid w:val="00AF3F48"/>
    <w:rsid w:val="00AF7A58"/>
    <w:rsid w:val="00B00E4D"/>
    <w:rsid w:val="00B0129A"/>
    <w:rsid w:val="00B024BE"/>
    <w:rsid w:val="00B028D7"/>
    <w:rsid w:val="00B03C42"/>
    <w:rsid w:val="00B07795"/>
    <w:rsid w:val="00B134F6"/>
    <w:rsid w:val="00B152CE"/>
    <w:rsid w:val="00B15EB3"/>
    <w:rsid w:val="00B16018"/>
    <w:rsid w:val="00B16102"/>
    <w:rsid w:val="00B1616A"/>
    <w:rsid w:val="00B17A20"/>
    <w:rsid w:val="00B20EE3"/>
    <w:rsid w:val="00B21683"/>
    <w:rsid w:val="00B2179B"/>
    <w:rsid w:val="00B22409"/>
    <w:rsid w:val="00B272A5"/>
    <w:rsid w:val="00B30D49"/>
    <w:rsid w:val="00B32386"/>
    <w:rsid w:val="00B32910"/>
    <w:rsid w:val="00B33D09"/>
    <w:rsid w:val="00B343A0"/>
    <w:rsid w:val="00B348F3"/>
    <w:rsid w:val="00B37B84"/>
    <w:rsid w:val="00B37E53"/>
    <w:rsid w:val="00B41C5B"/>
    <w:rsid w:val="00B42192"/>
    <w:rsid w:val="00B43FC9"/>
    <w:rsid w:val="00B441B0"/>
    <w:rsid w:val="00B4520D"/>
    <w:rsid w:val="00B471AF"/>
    <w:rsid w:val="00B55551"/>
    <w:rsid w:val="00B55B8E"/>
    <w:rsid w:val="00B6425C"/>
    <w:rsid w:val="00B6520C"/>
    <w:rsid w:val="00B6758A"/>
    <w:rsid w:val="00B7165A"/>
    <w:rsid w:val="00B72C19"/>
    <w:rsid w:val="00B74354"/>
    <w:rsid w:val="00B74DB6"/>
    <w:rsid w:val="00B75C1F"/>
    <w:rsid w:val="00B80625"/>
    <w:rsid w:val="00B80668"/>
    <w:rsid w:val="00B80850"/>
    <w:rsid w:val="00B81059"/>
    <w:rsid w:val="00B828ED"/>
    <w:rsid w:val="00B82AD4"/>
    <w:rsid w:val="00B84A0A"/>
    <w:rsid w:val="00B86259"/>
    <w:rsid w:val="00B87A65"/>
    <w:rsid w:val="00B87D4F"/>
    <w:rsid w:val="00B87D64"/>
    <w:rsid w:val="00B9014A"/>
    <w:rsid w:val="00B91547"/>
    <w:rsid w:val="00B916E9"/>
    <w:rsid w:val="00B92DA3"/>
    <w:rsid w:val="00B93929"/>
    <w:rsid w:val="00B93E9B"/>
    <w:rsid w:val="00B94168"/>
    <w:rsid w:val="00B94991"/>
    <w:rsid w:val="00B958E9"/>
    <w:rsid w:val="00B971C6"/>
    <w:rsid w:val="00BA23E3"/>
    <w:rsid w:val="00BA259C"/>
    <w:rsid w:val="00BA66A8"/>
    <w:rsid w:val="00BB02B9"/>
    <w:rsid w:val="00BB4219"/>
    <w:rsid w:val="00BB4603"/>
    <w:rsid w:val="00BC0BC2"/>
    <w:rsid w:val="00BC1C96"/>
    <w:rsid w:val="00BC1E5A"/>
    <w:rsid w:val="00BC5382"/>
    <w:rsid w:val="00BC562C"/>
    <w:rsid w:val="00BC656B"/>
    <w:rsid w:val="00BD0BFD"/>
    <w:rsid w:val="00BD5F8C"/>
    <w:rsid w:val="00BD60AB"/>
    <w:rsid w:val="00BD65F8"/>
    <w:rsid w:val="00BD7037"/>
    <w:rsid w:val="00BE027D"/>
    <w:rsid w:val="00BE0500"/>
    <w:rsid w:val="00BE2FEE"/>
    <w:rsid w:val="00BE3094"/>
    <w:rsid w:val="00BE3793"/>
    <w:rsid w:val="00BE3F2C"/>
    <w:rsid w:val="00BE5069"/>
    <w:rsid w:val="00BE5413"/>
    <w:rsid w:val="00BE619C"/>
    <w:rsid w:val="00BE666D"/>
    <w:rsid w:val="00BE6C60"/>
    <w:rsid w:val="00BF4182"/>
    <w:rsid w:val="00BF64BE"/>
    <w:rsid w:val="00BF7A29"/>
    <w:rsid w:val="00C0181A"/>
    <w:rsid w:val="00C03293"/>
    <w:rsid w:val="00C03705"/>
    <w:rsid w:val="00C0394D"/>
    <w:rsid w:val="00C04B92"/>
    <w:rsid w:val="00C04FF1"/>
    <w:rsid w:val="00C055DD"/>
    <w:rsid w:val="00C0698E"/>
    <w:rsid w:val="00C070AA"/>
    <w:rsid w:val="00C11F7A"/>
    <w:rsid w:val="00C121DD"/>
    <w:rsid w:val="00C146B5"/>
    <w:rsid w:val="00C14CCA"/>
    <w:rsid w:val="00C1570D"/>
    <w:rsid w:val="00C163B5"/>
    <w:rsid w:val="00C174BC"/>
    <w:rsid w:val="00C206D9"/>
    <w:rsid w:val="00C20E7E"/>
    <w:rsid w:val="00C224AC"/>
    <w:rsid w:val="00C2283F"/>
    <w:rsid w:val="00C229F2"/>
    <w:rsid w:val="00C22C18"/>
    <w:rsid w:val="00C23A99"/>
    <w:rsid w:val="00C25A34"/>
    <w:rsid w:val="00C261B2"/>
    <w:rsid w:val="00C300F2"/>
    <w:rsid w:val="00C3023C"/>
    <w:rsid w:val="00C32584"/>
    <w:rsid w:val="00C348A7"/>
    <w:rsid w:val="00C3500A"/>
    <w:rsid w:val="00C37673"/>
    <w:rsid w:val="00C37A44"/>
    <w:rsid w:val="00C37B9D"/>
    <w:rsid w:val="00C401D5"/>
    <w:rsid w:val="00C41524"/>
    <w:rsid w:val="00C41F88"/>
    <w:rsid w:val="00C43B02"/>
    <w:rsid w:val="00C44398"/>
    <w:rsid w:val="00C45775"/>
    <w:rsid w:val="00C46D85"/>
    <w:rsid w:val="00C47160"/>
    <w:rsid w:val="00C4779C"/>
    <w:rsid w:val="00C51EAA"/>
    <w:rsid w:val="00C5249D"/>
    <w:rsid w:val="00C55525"/>
    <w:rsid w:val="00C55C34"/>
    <w:rsid w:val="00C574D9"/>
    <w:rsid w:val="00C575CF"/>
    <w:rsid w:val="00C60158"/>
    <w:rsid w:val="00C61270"/>
    <w:rsid w:val="00C61DCC"/>
    <w:rsid w:val="00C62D61"/>
    <w:rsid w:val="00C634F3"/>
    <w:rsid w:val="00C63E1D"/>
    <w:rsid w:val="00C66EC8"/>
    <w:rsid w:val="00C714C3"/>
    <w:rsid w:val="00C72874"/>
    <w:rsid w:val="00C74A51"/>
    <w:rsid w:val="00C756B1"/>
    <w:rsid w:val="00C75FB9"/>
    <w:rsid w:val="00C80218"/>
    <w:rsid w:val="00C8043F"/>
    <w:rsid w:val="00C83678"/>
    <w:rsid w:val="00C844FE"/>
    <w:rsid w:val="00C84BE0"/>
    <w:rsid w:val="00C868FE"/>
    <w:rsid w:val="00C86B4E"/>
    <w:rsid w:val="00C92CB2"/>
    <w:rsid w:val="00C93E47"/>
    <w:rsid w:val="00C93F2B"/>
    <w:rsid w:val="00C959AD"/>
    <w:rsid w:val="00C96E22"/>
    <w:rsid w:val="00CA4CB4"/>
    <w:rsid w:val="00CA5CAE"/>
    <w:rsid w:val="00CA6CFB"/>
    <w:rsid w:val="00CB532D"/>
    <w:rsid w:val="00CB611C"/>
    <w:rsid w:val="00CB650C"/>
    <w:rsid w:val="00CB702E"/>
    <w:rsid w:val="00CB70BF"/>
    <w:rsid w:val="00CB751B"/>
    <w:rsid w:val="00CB7F1D"/>
    <w:rsid w:val="00CC186F"/>
    <w:rsid w:val="00CC2336"/>
    <w:rsid w:val="00CD1DB4"/>
    <w:rsid w:val="00CD2A8B"/>
    <w:rsid w:val="00CD31EB"/>
    <w:rsid w:val="00CD41A9"/>
    <w:rsid w:val="00CD59EA"/>
    <w:rsid w:val="00CD5E00"/>
    <w:rsid w:val="00CD6433"/>
    <w:rsid w:val="00CD6B76"/>
    <w:rsid w:val="00CE15E2"/>
    <w:rsid w:val="00CE4E83"/>
    <w:rsid w:val="00CE6440"/>
    <w:rsid w:val="00CE73AA"/>
    <w:rsid w:val="00CF1CBE"/>
    <w:rsid w:val="00CF4103"/>
    <w:rsid w:val="00CF443A"/>
    <w:rsid w:val="00CF49D3"/>
    <w:rsid w:val="00CF5530"/>
    <w:rsid w:val="00CF562A"/>
    <w:rsid w:val="00CF6CB0"/>
    <w:rsid w:val="00CF6CCF"/>
    <w:rsid w:val="00CF704F"/>
    <w:rsid w:val="00CF7575"/>
    <w:rsid w:val="00D000E6"/>
    <w:rsid w:val="00D00A64"/>
    <w:rsid w:val="00D00AA6"/>
    <w:rsid w:val="00D01238"/>
    <w:rsid w:val="00D031D7"/>
    <w:rsid w:val="00D03302"/>
    <w:rsid w:val="00D05601"/>
    <w:rsid w:val="00D07DD4"/>
    <w:rsid w:val="00D10122"/>
    <w:rsid w:val="00D10335"/>
    <w:rsid w:val="00D10D75"/>
    <w:rsid w:val="00D11320"/>
    <w:rsid w:val="00D1293F"/>
    <w:rsid w:val="00D129B0"/>
    <w:rsid w:val="00D139B3"/>
    <w:rsid w:val="00D14B0E"/>
    <w:rsid w:val="00D15C66"/>
    <w:rsid w:val="00D20C5E"/>
    <w:rsid w:val="00D2188F"/>
    <w:rsid w:val="00D2280A"/>
    <w:rsid w:val="00D22FE4"/>
    <w:rsid w:val="00D25BE2"/>
    <w:rsid w:val="00D260D9"/>
    <w:rsid w:val="00D27E48"/>
    <w:rsid w:val="00D310C8"/>
    <w:rsid w:val="00D334D7"/>
    <w:rsid w:val="00D335C4"/>
    <w:rsid w:val="00D336E5"/>
    <w:rsid w:val="00D36642"/>
    <w:rsid w:val="00D42184"/>
    <w:rsid w:val="00D424C8"/>
    <w:rsid w:val="00D4346D"/>
    <w:rsid w:val="00D4493F"/>
    <w:rsid w:val="00D44B29"/>
    <w:rsid w:val="00D454E5"/>
    <w:rsid w:val="00D46F48"/>
    <w:rsid w:val="00D5009E"/>
    <w:rsid w:val="00D500C3"/>
    <w:rsid w:val="00D50A1A"/>
    <w:rsid w:val="00D563F1"/>
    <w:rsid w:val="00D57B9D"/>
    <w:rsid w:val="00D608B1"/>
    <w:rsid w:val="00D60D09"/>
    <w:rsid w:val="00D628DE"/>
    <w:rsid w:val="00D648CD"/>
    <w:rsid w:val="00D667EF"/>
    <w:rsid w:val="00D67657"/>
    <w:rsid w:val="00D71294"/>
    <w:rsid w:val="00D726D4"/>
    <w:rsid w:val="00D72A30"/>
    <w:rsid w:val="00D734AF"/>
    <w:rsid w:val="00D738E4"/>
    <w:rsid w:val="00D739B5"/>
    <w:rsid w:val="00D746BE"/>
    <w:rsid w:val="00D755CC"/>
    <w:rsid w:val="00D77ECF"/>
    <w:rsid w:val="00D80120"/>
    <w:rsid w:val="00D83E59"/>
    <w:rsid w:val="00D860CE"/>
    <w:rsid w:val="00D90D80"/>
    <w:rsid w:val="00D91E89"/>
    <w:rsid w:val="00D92582"/>
    <w:rsid w:val="00D931DE"/>
    <w:rsid w:val="00D952D6"/>
    <w:rsid w:val="00D95BB2"/>
    <w:rsid w:val="00D97D4C"/>
    <w:rsid w:val="00D97FED"/>
    <w:rsid w:val="00DA25A3"/>
    <w:rsid w:val="00DA30A8"/>
    <w:rsid w:val="00DA3D62"/>
    <w:rsid w:val="00DA3E8C"/>
    <w:rsid w:val="00DA4E11"/>
    <w:rsid w:val="00DA61CD"/>
    <w:rsid w:val="00DA77A0"/>
    <w:rsid w:val="00DA7DCA"/>
    <w:rsid w:val="00DB070D"/>
    <w:rsid w:val="00DB08F5"/>
    <w:rsid w:val="00DB0A9F"/>
    <w:rsid w:val="00DB1C97"/>
    <w:rsid w:val="00DB299B"/>
    <w:rsid w:val="00DB4A08"/>
    <w:rsid w:val="00DB4C58"/>
    <w:rsid w:val="00DB7346"/>
    <w:rsid w:val="00DC0195"/>
    <w:rsid w:val="00DC1B9B"/>
    <w:rsid w:val="00DC1FEF"/>
    <w:rsid w:val="00DC25FA"/>
    <w:rsid w:val="00DC6414"/>
    <w:rsid w:val="00DC7448"/>
    <w:rsid w:val="00DD0153"/>
    <w:rsid w:val="00DD0154"/>
    <w:rsid w:val="00DD0C3E"/>
    <w:rsid w:val="00DD1508"/>
    <w:rsid w:val="00DD1D14"/>
    <w:rsid w:val="00DD249D"/>
    <w:rsid w:val="00DD4244"/>
    <w:rsid w:val="00DD5696"/>
    <w:rsid w:val="00DD5AF0"/>
    <w:rsid w:val="00DD7174"/>
    <w:rsid w:val="00DE0101"/>
    <w:rsid w:val="00DE09BC"/>
    <w:rsid w:val="00DE0B59"/>
    <w:rsid w:val="00DE2594"/>
    <w:rsid w:val="00DE602B"/>
    <w:rsid w:val="00DF5AD6"/>
    <w:rsid w:val="00DF6140"/>
    <w:rsid w:val="00E00E14"/>
    <w:rsid w:val="00E01B18"/>
    <w:rsid w:val="00E03F2A"/>
    <w:rsid w:val="00E048FE"/>
    <w:rsid w:val="00E07FF0"/>
    <w:rsid w:val="00E10448"/>
    <w:rsid w:val="00E10F84"/>
    <w:rsid w:val="00E11643"/>
    <w:rsid w:val="00E15950"/>
    <w:rsid w:val="00E15A11"/>
    <w:rsid w:val="00E16B2C"/>
    <w:rsid w:val="00E16C87"/>
    <w:rsid w:val="00E16E58"/>
    <w:rsid w:val="00E17560"/>
    <w:rsid w:val="00E17860"/>
    <w:rsid w:val="00E17A59"/>
    <w:rsid w:val="00E20085"/>
    <w:rsid w:val="00E2081B"/>
    <w:rsid w:val="00E20F11"/>
    <w:rsid w:val="00E20FD4"/>
    <w:rsid w:val="00E22176"/>
    <w:rsid w:val="00E2229D"/>
    <w:rsid w:val="00E27051"/>
    <w:rsid w:val="00E32F70"/>
    <w:rsid w:val="00E339DB"/>
    <w:rsid w:val="00E3569D"/>
    <w:rsid w:val="00E4241F"/>
    <w:rsid w:val="00E427CE"/>
    <w:rsid w:val="00E4313C"/>
    <w:rsid w:val="00E45DBF"/>
    <w:rsid w:val="00E47794"/>
    <w:rsid w:val="00E47ED1"/>
    <w:rsid w:val="00E50925"/>
    <w:rsid w:val="00E51945"/>
    <w:rsid w:val="00E521A9"/>
    <w:rsid w:val="00E52F17"/>
    <w:rsid w:val="00E530B3"/>
    <w:rsid w:val="00E541B9"/>
    <w:rsid w:val="00E54DC8"/>
    <w:rsid w:val="00E57056"/>
    <w:rsid w:val="00E600E0"/>
    <w:rsid w:val="00E60FB4"/>
    <w:rsid w:val="00E623C6"/>
    <w:rsid w:val="00E628E4"/>
    <w:rsid w:val="00E63785"/>
    <w:rsid w:val="00E64E2B"/>
    <w:rsid w:val="00E65A2A"/>
    <w:rsid w:val="00E65AE7"/>
    <w:rsid w:val="00E666E4"/>
    <w:rsid w:val="00E71189"/>
    <w:rsid w:val="00E71D94"/>
    <w:rsid w:val="00E7363D"/>
    <w:rsid w:val="00E74B65"/>
    <w:rsid w:val="00E77EF9"/>
    <w:rsid w:val="00E808E2"/>
    <w:rsid w:val="00E813A1"/>
    <w:rsid w:val="00E82F63"/>
    <w:rsid w:val="00E840A7"/>
    <w:rsid w:val="00E8457F"/>
    <w:rsid w:val="00E84C23"/>
    <w:rsid w:val="00E86D50"/>
    <w:rsid w:val="00E9085D"/>
    <w:rsid w:val="00E91A72"/>
    <w:rsid w:val="00E94AE8"/>
    <w:rsid w:val="00E9537A"/>
    <w:rsid w:val="00E960E1"/>
    <w:rsid w:val="00EA0030"/>
    <w:rsid w:val="00EA0F24"/>
    <w:rsid w:val="00EA0F8E"/>
    <w:rsid w:val="00EA1E02"/>
    <w:rsid w:val="00EB0768"/>
    <w:rsid w:val="00EB1CAB"/>
    <w:rsid w:val="00EB30CA"/>
    <w:rsid w:val="00EB3274"/>
    <w:rsid w:val="00EB49CA"/>
    <w:rsid w:val="00EB5E47"/>
    <w:rsid w:val="00EB760A"/>
    <w:rsid w:val="00EC2101"/>
    <w:rsid w:val="00EC3960"/>
    <w:rsid w:val="00ED0928"/>
    <w:rsid w:val="00ED1082"/>
    <w:rsid w:val="00ED3183"/>
    <w:rsid w:val="00ED52D1"/>
    <w:rsid w:val="00ED5BBB"/>
    <w:rsid w:val="00ED64F2"/>
    <w:rsid w:val="00EE3E52"/>
    <w:rsid w:val="00EE446D"/>
    <w:rsid w:val="00EE5D92"/>
    <w:rsid w:val="00EE68ED"/>
    <w:rsid w:val="00EE79ED"/>
    <w:rsid w:val="00EF0BC1"/>
    <w:rsid w:val="00EF21FE"/>
    <w:rsid w:val="00EF548E"/>
    <w:rsid w:val="00EF6228"/>
    <w:rsid w:val="00F0034B"/>
    <w:rsid w:val="00F0061D"/>
    <w:rsid w:val="00F01766"/>
    <w:rsid w:val="00F044BD"/>
    <w:rsid w:val="00F061B7"/>
    <w:rsid w:val="00F06A45"/>
    <w:rsid w:val="00F10966"/>
    <w:rsid w:val="00F10C30"/>
    <w:rsid w:val="00F10EC6"/>
    <w:rsid w:val="00F11838"/>
    <w:rsid w:val="00F12517"/>
    <w:rsid w:val="00F14026"/>
    <w:rsid w:val="00F16BF1"/>
    <w:rsid w:val="00F20F97"/>
    <w:rsid w:val="00F2326D"/>
    <w:rsid w:val="00F23DC8"/>
    <w:rsid w:val="00F2401D"/>
    <w:rsid w:val="00F24E16"/>
    <w:rsid w:val="00F30432"/>
    <w:rsid w:val="00F3179F"/>
    <w:rsid w:val="00F368F1"/>
    <w:rsid w:val="00F37B06"/>
    <w:rsid w:val="00F40475"/>
    <w:rsid w:val="00F42168"/>
    <w:rsid w:val="00F45242"/>
    <w:rsid w:val="00F4628B"/>
    <w:rsid w:val="00F46A7A"/>
    <w:rsid w:val="00F53C3E"/>
    <w:rsid w:val="00F5420D"/>
    <w:rsid w:val="00F54921"/>
    <w:rsid w:val="00F5633E"/>
    <w:rsid w:val="00F5674A"/>
    <w:rsid w:val="00F56AEF"/>
    <w:rsid w:val="00F56E07"/>
    <w:rsid w:val="00F57338"/>
    <w:rsid w:val="00F614A7"/>
    <w:rsid w:val="00F637C5"/>
    <w:rsid w:val="00F63BC8"/>
    <w:rsid w:val="00F64691"/>
    <w:rsid w:val="00F674C7"/>
    <w:rsid w:val="00F67778"/>
    <w:rsid w:val="00F67AF2"/>
    <w:rsid w:val="00F70A7A"/>
    <w:rsid w:val="00F713F7"/>
    <w:rsid w:val="00F71740"/>
    <w:rsid w:val="00F72144"/>
    <w:rsid w:val="00F762D0"/>
    <w:rsid w:val="00F76903"/>
    <w:rsid w:val="00F779DD"/>
    <w:rsid w:val="00F83889"/>
    <w:rsid w:val="00F843E2"/>
    <w:rsid w:val="00F85448"/>
    <w:rsid w:val="00F8554A"/>
    <w:rsid w:val="00F870B1"/>
    <w:rsid w:val="00F90779"/>
    <w:rsid w:val="00F916D7"/>
    <w:rsid w:val="00F91C6E"/>
    <w:rsid w:val="00F9298C"/>
    <w:rsid w:val="00F93FF2"/>
    <w:rsid w:val="00F940FC"/>
    <w:rsid w:val="00F9474E"/>
    <w:rsid w:val="00F979D2"/>
    <w:rsid w:val="00FA260C"/>
    <w:rsid w:val="00FA328D"/>
    <w:rsid w:val="00FA75CC"/>
    <w:rsid w:val="00FA76DA"/>
    <w:rsid w:val="00FB04F5"/>
    <w:rsid w:val="00FB07A4"/>
    <w:rsid w:val="00FB0E46"/>
    <w:rsid w:val="00FB1DB8"/>
    <w:rsid w:val="00FB3B07"/>
    <w:rsid w:val="00FB4390"/>
    <w:rsid w:val="00FB587B"/>
    <w:rsid w:val="00FB5992"/>
    <w:rsid w:val="00FC0BA2"/>
    <w:rsid w:val="00FC0C1E"/>
    <w:rsid w:val="00FC30D9"/>
    <w:rsid w:val="00FC40D6"/>
    <w:rsid w:val="00FC4335"/>
    <w:rsid w:val="00FC4934"/>
    <w:rsid w:val="00FC74C9"/>
    <w:rsid w:val="00FD088C"/>
    <w:rsid w:val="00FD1583"/>
    <w:rsid w:val="00FD159C"/>
    <w:rsid w:val="00FD16C4"/>
    <w:rsid w:val="00FD1B3A"/>
    <w:rsid w:val="00FD2DAA"/>
    <w:rsid w:val="00FD3DD4"/>
    <w:rsid w:val="00FD4E8E"/>
    <w:rsid w:val="00FD604E"/>
    <w:rsid w:val="00FD6252"/>
    <w:rsid w:val="00FD7584"/>
    <w:rsid w:val="00FD7D80"/>
    <w:rsid w:val="00FE146D"/>
    <w:rsid w:val="00FE177E"/>
    <w:rsid w:val="00FE276F"/>
    <w:rsid w:val="00FE55A0"/>
    <w:rsid w:val="00FE5692"/>
    <w:rsid w:val="00FE5A3E"/>
    <w:rsid w:val="00FE6424"/>
    <w:rsid w:val="00FE6E9E"/>
    <w:rsid w:val="00FE76A4"/>
    <w:rsid w:val="00FF27DA"/>
    <w:rsid w:val="00FF2D42"/>
    <w:rsid w:val="00FF3FAF"/>
    <w:rsid w:val="00FF4179"/>
    <w:rsid w:val="00FF5E8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7DEADFCF"/>
  <w15:docId w15:val="{4BDA8300-5929-471D-84DD-DFA42B1BC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295"/>
    <w:rPr>
      <w:sz w:val="24"/>
    </w:rPr>
  </w:style>
  <w:style w:type="paragraph" w:styleId="Heading1">
    <w:name w:val="heading 1"/>
    <w:basedOn w:val="Normal"/>
    <w:next w:val="Normal"/>
    <w:link w:val="Heading1Char"/>
    <w:uiPriority w:val="9"/>
    <w:qFormat/>
    <w:rsid w:val="00C2283F"/>
    <w:pPr>
      <w:keepNext/>
      <w:keepLines/>
      <w:spacing w:before="240" w:after="0"/>
      <w:outlineLvl w:val="0"/>
    </w:pPr>
    <w:rPr>
      <w:rFonts w:asciiTheme="majorHAnsi" w:eastAsiaTheme="majorEastAsia" w:hAnsiTheme="majorHAnsi" w:cstheme="majorBidi"/>
      <w:color w:val="2F5496" w:themeColor="accent1" w:themeShade="BF"/>
      <w:sz w:val="40"/>
      <w:szCs w:val="32"/>
    </w:rPr>
  </w:style>
  <w:style w:type="paragraph" w:styleId="Heading2">
    <w:name w:val="heading 2"/>
    <w:basedOn w:val="Normal"/>
    <w:next w:val="Normal"/>
    <w:link w:val="Heading2Char"/>
    <w:uiPriority w:val="9"/>
    <w:unhideWhenUsed/>
    <w:qFormat/>
    <w:rsid w:val="00C2283F"/>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C2283F"/>
    <w:pPr>
      <w:keepNext/>
      <w:keepLines/>
      <w:spacing w:before="40" w:after="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E50925"/>
    <w:pPr>
      <w:keepNext/>
      <w:keepLines/>
      <w:spacing w:before="40" w:after="0"/>
      <w:outlineLvl w:val="3"/>
    </w:pPr>
    <w:rPr>
      <w:rFonts w:asciiTheme="majorHAnsi" w:eastAsiaTheme="majorEastAsia" w:hAnsiTheme="majorHAnsi" w:cstheme="majorBidi"/>
      <w:i/>
      <w:iCs/>
      <w:color w:val="2F5496" w:themeColor="accent1" w:themeShade="BF"/>
      <w:sz w:val="26"/>
    </w:rPr>
  </w:style>
  <w:style w:type="paragraph" w:styleId="Heading5">
    <w:name w:val="heading 5"/>
    <w:basedOn w:val="Normal"/>
    <w:next w:val="Normal"/>
    <w:link w:val="Heading5Char"/>
    <w:uiPriority w:val="9"/>
    <w:unhideWhenUsed/>
    <w:qFormat/>
    <w:rsid w:val="009827D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83F"/>
    <w:rPr>
      <w:rFonts w:asciiTheme="majorHAnsi" w:eastAsiaTheme="majorEastAsia" w:hAnsiTheme="majorHAnsi" w:cstheme="majorBidi"/>
      <w:color w:val="2F5496" w:themeColor="accent1" w:themeShade="BF"/>
      <w:sz w:val="40"/>
      <w:szCs w:val="32"/>
    </w:rPr>
  </w:style>
  <w:style w:type="paragraph" w:styleId="TOCHeading">
    <w:name w:val="TOC Heading"/>
    <w:basedOn w:val="Heading1"/>
    <w:next w:val="Normal"/>
    <w:uiPriority w:val="39"/>
    <w:unhideWhenUsed/>
    <w:qFormat/>
    <w:rsid w:val="00455735"/>
    <w:pPr>
      <w:outlineLvl w:val="9"/>
    </w:pPr>
    <w:rPr>
      <w:lang w:val="en-US"/>
    </w:rPr>
  </w:style>
  <w:style w:type="character" w:customStyle="1" w:styleId="Heading2Char">
    <w:name w:val="Heading 2 Char"/>
    <w:basedOn w:val="DefaultParagraphFont"/>
    <w:link w:val="Heading2"/>
    <w:uiPriority w:val="9"/>
    <w:rsid w:val="00C2283F"/>
    <w:rPr>
      <w:rFonts w:asciiTheme="majorHAnsi" w:eastAsiaTheme="majorEastAsia" w:hAnsiTheme="majorHAnsi" w:cstheme="majorBidi"/>
      <w:color w:val="2F5496" w:themeColor="accent1" w:themeShade="BF"/>
      <w:sz w:val="32"/>
      <w:szCs w:val="26"/>
    </w:rPr>
  </w:style>
  <w:style w:type="paragraph" w:styleId="TOC2">
    <w:name w:val="toc 2"/>
    <w:basedOn w:val="Normal"/>
    <w:next w:val="Normal"/>
    <w:autoRedefine/>
    <w:uiPriority w:val="39"/>
    <w:unhideWhenUsed/>
    <w:rsid w:val="00455735"/>
    <w:pPr>
      <w:spacing w:after="100"/>
      <w:ind w:left="220"/>
    </w:pPr>
  </w:style>
  <w:style w:type="character" w:styleId="Hyperlink">
    <w:name w:val="Hyperlink"/>
    <w:basedOn w:val="DefaultParagraphFont"/>
    <w:uiPriority w:val="99"/>
    <w:unhideWhenUsed/>
    <w:rsid w:val="00455735"/>
    <w:rPr>
      <w:color w:val="0563C1" w:themeColor="hyperlink"/>
      <w:u w:val="single"/>
    </w:rPr>
  </w:style>
  <w:style w:type="character" w:customStyle="1" w:styleId="Heading3Char">
    <w:name w:val="Heading 3 Char"/>
    <w:basedOn w:val="DefaultParagraphFont"/>
    <w:link w:val="Heading3"/>
    <w:uiPriority w:val="9"/>
    <w:rsid w:val="00C2283F"/>
    <w:rPr>
      <w:rFonts w:asciiTheme="majorHAnsi" w:eastAsiaTheme="majorEastAsia" w:hAnsiTheme="majorHAnsi" w:cstheme="majorBidi"/>
      <w:color w:val="1F3763" w:themeColor="accent1" w:themeShade="7F"/>
      <w:sz w:val="28"/>
      <w:szCs w:val="24"/>
    </w:rPr>
  </w:style>
  <w:style w:type="paragraph" w:styleId="TOC1">
    <w:name w:val="toc 1"/>
    <w:basedOn w:val="Normal"/>
    <w:next w:val="Normal"/>
    <w:autoRedefine/>
    <w:uiPriority w:val="39"/>
    <w:unhideWhenUsed/>
    <w:rsid w:val="003F554B"/>
    <w:pPr>
      <w:tabs>
        <w:tab w:val="left" w:pos="440"/>
        <w:tab w:val="right" w:leader="dot" w:pos="10762"/>
      </w:tabs>
      <w:spacing w:after="100"/>
    </w:pPr>
  </w:style>
  <w:style w:type="paragraph" w:styleId="TOC3">
    <w:name w:val="toc 3"/>
    <w:basedOn w:val="Normal"/>
    <w:next w:val="Normal"/>
    <w:autoRedefine/>
    <w:uiPriority w:val="39"/>
    <w:unhideWhenUsed/>
    <w:rsid w:val="0036473C"/>
    <w:pPr>
      <w:spacing w:after="100"/>
      <w:ind w:left="440"/>
    </w:pPr>
  </w:style>
  <w:style w:type="character" w:styleId="UnresolvedMention">
    <w:name w:val="Unresolved Mention"/>
    <w:basedOn w:val="DefaultParagraphFont"/>
    <w:uiPriority w:val="99"/>
    <w:semiHidden/>
    <w:unhideWhenUsed/>
    <w:rsid w:val="000B642A"/>
    <w:rPr>
      <w:color w:val="605E5C"/>
      <w:shd w:val="clear" w:color="auto" w:fill="E1DFDD"/>
    </w:rPr>
  </w:style>
  <w:style w:type="character" w:styleId="FollowedHyperlink">
    <w:name w:val="FollowedHyperlink"/>
    <w:basedOn w:val="DefaultParagraphFont"/>
    <w:uiPriority w:val="99"/>
    <w:semiHidden/>
    <w:unhideWhenUsed/>
    <w:rsid w:val="000B642A"/>
    <w:rPr>
      <w:color w:val="954F72" w:themeColor="followedHyperlink"/>
      <w:u w:val="single"/>
    </w:rPr>
  </w:style>
  <w:style w:type="character" w:styleId="CommentReference">
    <w:name w:val="annotation reference"/>
    <w:basedOn w:val="DefaultParagraphFont"/>
    <w:uiPriority w:val="99"/>
    <w:semiHidden/>
    <w:unhideWhenUsed/>
    <w:rsid w:val="00E74B65"/>
    <w:rPr>
      <w:sz w:val="16"/>
      <w:szCs w:val="16"/>
    </w:rPr>
  </w:style>
  <w:style w:type="paragraph" w:styleId="CommentText">
    <w:name w:val="annotation text"/>
    <w:basedOn w:val="Normal"/>
    <w:link w:val="CommentTextChar"/>
    <w:uiPriority w:val="99"/>
    <w:unhideWhenUsed/>
    <w:rsid w:val="00E74B65"/>
    <w:pPr>
      <w:spacing w:line="240" w:lineRule="auto"/>
    </w:pPr>
    <w:rPr>
      <w:sz w:val="20"/>
      <w:szCs w:val="20"/>
    </w:rPr>
  </w:style>
  <w:style w:type="character" w:customStyle="1" w:styleId="CommentTextChar">
    <w:name w:val="Comment Text Char"/>
    <w:basedOn w:val="DefaultParagraphFont"/>
    <w:link w:val="CommentText"/>
    <w:uiPriority w:val="99"/>
    <w:rsid w:val="00E74B65"/>
    <w:rPr>
      <w:sz w:val="20"/>
      <w:szCs w:val="20"/>
    </w:rPr>
  </w:style>
  <w:style w:type="paragraph" w:styleId="CommentSubject">
    <w:name w:val="annotation subject"/>
    <w:basedOn w:val="CommentText"/>
    <w:next w:val="CommentText"/>
    <w:link w:val="CommentSubjectChar"/>
    <w:uiPriority w:val="99"/>
    <w:semiHidden/>
    <w:unhideWhenUsed/>
    <w:rsid w:val="00E74B65"/>
    <w:rPr>
      <w:b/>
      <w:bCs/>
    </w:rPr>
  </w:style>
  <w:style w:type="character" w:customStyle="1" w:styleId="CommentSubjectChar">
    <w:name w:val="Comment Subject Char"/>
    <w:basedOn w:val="CommentTextChar"/>
    <w:link w:val="CommentSubject"/>
    <w:uiPriority w:val="99"/>
    <w:semiHidden/>
    <w:rsid w:val="00E74B65"/>
    <w:rPr>
      <w:b/>
      <w:bCs/>
      <w:sz w:val="20"/>
      <w:szCs w:val="20"/>
    </w:rPr>
  </w:style>
  <w:style w:type="table" w:styleId="TableGrid">
    <w:name w:val="Table Grid"/>
    <w:basedOn w:val="TableNormal"/>
    <w:uiPriority w:val="39"/>
    <w:rsid w:val="00D648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0867"/>
    <w:pPr>
      <w:ind w:left="720"/>
      <w:contextualSpacing/>
    </w:pPr>
  </w:style>
  <w:style w:type="paragraph" w:styleId="NoSpacing">
    <w:name w:val="No Spacing"/>
    <w:link w:val="NoSpacingChar"/>
    <w:uiPriority w:val="1"/>
    <w:qFormat/>
    <w:rsid w:val="005950B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950BD"/>
    <w:rPr>
      <w:rFonts w:eastAsiaTheme="minorEastAsia"/>
      <w:lang w:val="en-US"/>
    </w:rPr>
  </w:style>
  <w:style w:type="paragraph" w:styleId="Header">
    <w:name w:val="header"/>
    <w:basedOn w:val="Normal"/>
    <w:link w:val="HeaderChar"/>
    <w:uiPriority w:val="99"/>
    <w:unhideWhenUsed/>
    <w:rsid w:val="00AC48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48B3"/>
  </w:style>
  <w:style w:type="paragraph" w:styleId="Footer">
    <w:name w:val="footer"/>
    <w:basedOn w:val="Normal"/>
    <w:link w:val="FooterChar"/>
    <w:uiPriority w:val="99"/>
    <w:unhideWhenUsed/>
    <w:rsid w:val="00AC48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48B3"/>
  </w:style>
  <w:style w:type="character" w:styleId="PlaceholderText">
    <w:name w:val="Placeholder Text"/>
    <w:basedOn w:val="DefaultParagraphFont"/>
    <w:uiPriority w:val="99"/>
    <w:semiHidden/>
    <w:rsid w:val="00307F83"/>
    <w:rPr>
      <w:color w:val="808080"/>
    </w:rPr>
  </w:style>
  <w:style w:type="table" w:styleId="GridTable1Light-Accent1">
    <w:name w:val="Grid Table 1 Light Accent 1"/>
    <w:basedOn w:val="TableNormal"/>
    <w:uiPriority w:val="46"/>
    <w:rsid w:val="005A739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5A7397"/>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A739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5A739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E50925"/>
    <w:rPr>
      <w:rFonts w:asciiTheme="majorHAnsi" w:eastAsiaTheme="majorEastAsia" w:hAnsiTheme="majorHAnsi" w:cstheme="majorBidi"/>
      <w:i/>
      <w:iCs/>
      <w:color w:val="2F5496" w:themeColor="accent1" w:themeShade="BF"/>
      <w:sz w:val="26"/>
    </w:rPr>
  </w:style>
  <w:style w:type="paragraph" w:styleId="Caption">
    <w:name w:val="caption"/>
    <w:basedOn w:val="Normal"/>
    <w:next w:val="Normal"/>
    <w:uiPriority w:val="35"/>
    <w:unhideWhenUsed/>
    <w:qFormat/>
    <w:rsid w:val="002E510F"/>
    <w:pPr>
      <w:spacing w:after="200" w:line="240" w:lineRule="auto"/>
    </w:pPr>
    <w:rPr>
      <w:i/>
      <w:iCs/>
      <w:color w:val="44546A" w:themeColor="text2"/>
      <w:sz w:val="18"/>
      <w:szCs w:val="18"/>
    </w:rPr>
  </w:style>
  <w:style w:type="table" w:styleId="ListTable4-Accent1">
    <w:name w:val="List Table 4 Accent 1"/>
    <w:basedOn w:val="TableNormal"/>
    <w:uiPriority w:val="49"/>
    <w:rsid w:val="001F7DD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Default">
    <w:name w:val="Default"/>
    <w:rsid w:val="001D2199"/>
    <w:pPr>
      <w:autoSpaceDE w:val="0"/>
      <w:autoSpaceDN w:val="0"/>
      <w:adjustRightInd w:val="0"/>
      <w:spacing w:after="0" w:line="240" w:lineRule="auto"/>
    </w:pPr>
    <w:rPr>
      <w:rFonts w:ascii="Arial" w:hAnsi="Arial" w:cs="Arial"/>
      <w:color w:val="000000"/>
      <w:sz w:val="24"/>
      <w:szCs w:val="24"/>
    </w:rPr>
  </w:style>
  <w:style w:type="character" w:customStyle="1" w:styleId="f7rl1if4">
    <w:name w:val="f7rl1if4"/>
    <w:basedOn w:val="DefaultParagraphFont"/>
    <w:rsid w:val="008D5EC9"/>
  </w:style>
  <w:style w:type="paragraph" w:styleId="TOC4">
    <w:name w:val="toc 4"/>
    <w:basedOn w:val="Normal"/>
    <w:next w:val="Normal"/>
    <w:autoRedefine/>
    <w:uiPriority w:val="39"/>
    <w:unhideWhenUsed/>
    <w:rsid w:val="00233A2A"/>
    <w:pPr>
      <w:spacing w:after="100"/>
      <w:ind w:left="720"/>
    </w:pPr>
  </w:style>
  <w:style w:type="table" w:styleId="GridTable1Light">
    <w:name w:val="Grid Table 1 Light"/>
    <w:basedOn w:val="TableNormal"/>
    <w:uiPriority w:val="46"/>
    <w:rsid w:val="00F4216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
    <w:name w:val="Heading 5 Char"/>
    <w:basedOn w:val="DefaultParagraphFont"/>
    <w:link w:val="Heading5"/>
    <w:uiPriority w:val="9"/>
    <w:rsid w:val="009827D9"/>
    <w:rPr>
      <w:rFonts w:asciiTheme="majorHAnsi" w:eastAsiaTheme="majorEastAsia" w:hAnsiTheme="majorHAnsi" w:cstheme="majorBidi"/>
      <w:color w:val="2F5496" w:themeColor="accent1" w:themeShade="BF"/>
      <w:sz w:val="24"/>
    </w:rPr>
  </w:style>
  <w:style w:type="table" w:styleId="GridTable4-Accent5">
    <w:name w:val="Grid Table 4 Accent 5"/>
    <w:basedOn w:val="TableNormal"/>
    <w:uiPriority w:val="49"/>
    <w:rsid w:val="008D479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05713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44117">
      <w:bodyDiv w:val="1"/>
      <w:marLeft w:val="0"/>
      <w:marRight w:val="0"/>
      <w:marTop w:val="0"/>
      <w:marBottom w:val="0"/>
      <w:divBdr>
        <w:top w:val="none" w:sz="0" w:space="0" w:color="auto"/>
        <w:left w:val="none" w:sz="0" w:space="0" w:color="auto"/>
        <w:bottom w:val="none" w:sz="0" w:space="0" w:color="auto"/>
        <w:right w:val="none" w:sz="0" w:space="0" w:color="auto"/>
      </w:divBdr>
    </w:div>
    <w:div w:id="65153728">
      <w:bodyDiv w:val="1"/>
      <w:marLeft w:val="0"/>
      <w:marRight w:val="0"/>
      <w:marTop w:val="0"/>
      <w:marBottom w:val="0"/>
      <w:divBdr>
        <w:top w:val="none" w:sz="0" w:space="0" w:color="auto"/>
        <w:left w:val="none" w:sz="0" w:space="0" w:color="auto"/>
        <w:bottom w:val="none" w:sz="0" w:space="0" w:color="auto"/>
        <w:right w:val="none" w:sz="0" w:space="0" w:color="auto"/>
      </w:divBdr>
    </w:div>
    <w:div w:id="167789769">
      <w:bodyDiv w:val="1"/>
      <w:marLeft w:val="0"/>
      <w:marRight w:val="0"/>
      <w:marTop w:val="0"/>
      <w:marBottom w:val="0"/>
      <w:divBdr>
        <w:top w:val="none" w:sz="0" w:space="0" w:color="auto"/>
        <w:left w:val="none" w:sz="0" w:space="0" w:color="auto"/>
        <w:bottom w:val="none" w:sz="0" w:space="0" w:color="auto"/>
        <w:right w:val="none" w:sz="0" w:space="0" w:color="auto"/>
      </w:divBdr>
    </w:div>
    <w:div w:id="379520783">
      <w:bodyDiv w:val="1"/>
      <w:marLeft w:val="0"/>
      <w:marRight w:val="0"/>
      <w:marTop w:val="0"/>
      <w:marBottom w:val="0"/>
      <w:divBdr>
        <w:top w:val="none" w:sz="0" w:space="0" w:color="auto"/>
        <w:left w:val="none" w:sz="0" w:space="0" w:color="auto"/>
        <w:bottom w:val="none" w:sz="0" w:space="0" w:color="auto"/>
        <w:right w:val="none" w:sz="0" w:space="0" w:color="auto"/>
      </w:divBdr>
      <w:divsChild>
        <w:div w:id="1291934010">
          <w:marLeft w:val="0"/>
          <w:marRight w:val="0"/>
          <w:marTop w:val="0"/>
          <w:marBottom w:val="0"/>
          <w:divBdr>
            <w:top w:val="none" w:sz="0" w:space="0" w:color="auto"/>
            <w:left w:val="none" w:sz="0" w:space="0" w:color="auto"/>
            <w:bottom w:val="none" w:sz="0" w:space="0" w:color="auto"/>
            <w:right w:val="none" w:sz="0" w:space="0" w:color="auto"/>
          </w:divBdr>
          <w:divsChild>
            <w:div w:id="954215926">
              <w:marLeft w:val="0"/>
              <w:marRight w:val="0"/>
              <w:marTop w:val="0"/>
              <w:marBottom w:val="0"/>
              <w:divBdr>
                <w:top w:val="none" w:sz="0" w:space="0" w:color="auto"/>
                <w:left w:val="none" w:sz="0" w:space="0" w:color="auto"/>
                <w:bottom w:val="none" w:sz="0" w:space="0" w:color="auto"/>
                <w:right w:val="none" w:sz="0" w:space="0" w:color="auto"/>
              </w:divBdr>
              <w:divsChild>
                <w:div w:id="87454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85192">
      <w:bodyDiv w:val="1"/>
      <w:marLeft w:val="0"/>
      <w:marRight w:val="0"/>
      <w:marTop w:val="0"/>
      <w:marBottom w:val="0"/>
      <w:divBdr>
        <w:top w:val="none" w:sz="0" w:space="0" w:color="auto"/>
        <w:left w:val="none" w:sz="0" w:space="0" w:color="auto"/>
        <w:bottom w:val="none" w:sz="0" w:space="0" w:color="auto"/>
        <w:right w:val="none" w:sz="0" w:space="0" w:color="auto"/>
      </w:divBdr>
    </w:div>
    <w:div w:id="640691106">
      <w:bodyDiv w:val="1"/>
      <w:marLeft w:val="0"/>
      <w:marRight w:val="0"/>
      <w:marTop w:val="0"/>
      <w:marBottom w:val="0"/>
      <w:divBdr>
        <w:top w:val="none" w:sz="0" w:space="0" w:color="auto"/>
        <w:left w:val="none" w:sz="0" w:space="0" w:color="auto"/>
        <w:bottom w:val="none" w:sz="0" w:space="0" w:color="auto"/>
        <w:right w:val="none" w:sz="0" w:space="0" w:color="auto"/>
      </w:divBdr>
      <w:divsChild>
        <w:div w:id="1294142943">
          <w:marLeft w:val="0"/>
          <w:marRight w:val="0"/>
          <w:marTop w:val="0"/>
          <w:marBottom w:val="0"/>
          <w:divBdr>
            <w:top w:val="none" w:sz="0" w:space="0" w:color="auto"/>
            <w:left w:val="none" w:sz="0" w:space="0" w:color="auto"/>
            <w:bottom w:val="none" w:sz="0" w:space="0" w:color="auto"/>
            <w:right w:val="none" w:sz="0" w:space="0" w:color="auto"/>
          </w:divBdr>
          <w:divsChild>
            <w:div w:id="772940758">
              <w:marLeft w:val="0"/>
              <w:marRight w:val="0"/>
              <w:marTop w:val="0"/>
              <w:marBottom w:val="0"/>
              <w:divBdr>
                <w:top w:val="none" w:sz="0" w:space="0" w:color="auto"/>
                <w:left w:val="none" w:sz="0" w:space="0" w:color="auto"/>
                <w:bottom w:val="none" w:sz="0" w:space="0" w:color="auto"/>
                <w:right w:val="none" w:sz="0" w:space="0" w:color="auto"/>
              </w:divBdr>
              <w:divsChild>
                <w:div w:id="182114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360694">
      <w:bodyDiv w:val="1"/>
      <w:marLeft w:val="0"/>
      <w:marRight w:val="0"/>
      <w:marTop w:val="0"/>
      <w:marBottom w:val="0"/>
      <w:divBdr>
        <w:top w:val="none" w:sz="0" w:space="0" w:color="auto"/>
        <w:left w:val="none" w:sz="0" w:space="0" w:color="auto"/>
        <w:bottom w:val="none" w:sz="0" w:space="0" w:color="auto"/>
        <w:right w:val="none" w:sz="0" w:space="0" w:color="auto"/>
      </w:divBdr>
    </w:div>
    <w:div w:id="1160463805">
      <w:bodyDiv w:val="1"/>
      <w:marLeft w:val="0"/>
      <w:marRight w:val="0"/>
      <w:marTop w:val="0"/>
      <w:marBottom w:val="0"/>
      <w:divBdr>
        <w:top w:val="none" w:sz="0" w:space="0" w:color="auto"/>
        <w:left w:val="none" w:sz="0" w:space="0" w:color="auto"/>
        <w:bottom w:val="none" w:sz="0" w:space="0" w:color="auto"/>
        <w:right w:val="none" w:sz="0" w:space="0" w:color="auto"/>
      </w:divBdr>
      <w:divsChild>
        <w:div w:id="488978871">
          <w:marLeft w:val="0"/>
          <w:marRight w:val="0"/>
          <w:marTop w:val="0"/>
          <w:marBottom w:val="0"/>
          <w:divBdr>
            <w:top w:val="none" w:sz="0" w:space="0" w:color="auto"/>
            <w:left w:val="none" w:sz="0" w:space="0" w:color="auto"/>
            <w:bottom w:val="none" w:sz="0" w:space="0" w:color="auto"/>
            <w:right w:val="none" w:sz="0" w:space="0" w:color="auto"/>
          </w:divBdr>
          <w:divsChild>
            <w:div w:id="1281297052">
              <w:marLeft w:val="0"/>
              <w:marRight w:val="0"/>
              <w:marTop w:val="0"/>
              <w:marBottom w:val="0"/>
              <w:divBdr>
                <w:top w:val="none" w:sz="0" w:space="0" w:color="auto"/>
                <w:left w:val="none" w:sz="0" w:space="0" w:color="auto"/>
                <w:bottom w:val="none" w:sz="0" w:space="0" w:color="auto"/>
                <w:right w:val="none" w:sz="0" w:space="0" w:color="auto"/>
              </w:divBdr>
              <w:divsChild>
                <w:div w:id="65414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840644">
      <w:bodyDiv w:val="1"/>
      <w:marLeft w:val="0"/>
      <w:marRight w:val="0"/>
      <w:marTop w:val="0"/>
      <w:marBottom w:val="0"/>
      <w:divBdr>
        <w:top w:val="none" w:sz="0" w:space="0" w:color="auto"/>
        <w:left w:val="none" w:sz="0" w:space="0" w:color="auto"/>
        <w:bottom w:val="none" w:sz="0" w:space="0" w:color="auto"/>
        <w:right w:val="none" w:sz="0" w:space="0" w:color="auto"/>
      </w:divBdr>
    </w:div>
    <w:div w:id="1562668151">
      <w:bodyDiv w:val="1"/>
      <w:marLeft w:val="0"/>
      <w:marRight w:val="0"/>
      <w:marTop w:val="0"/>
      <w:marBottom w:val="0"/>
      <w:divBdr>
        <w:top w:val="none" w:sz="0" w:space="0" w:color="auto"/>
        <w:left w:val="none" w:sz="0" w:space="0" w:color="auto"/>
        <w:bottom w:val="none" w:sz="0" w:space="0" w:color="auto"/>
        <w:right w:val="none" w:sz="0" w:space="0" w:color="auto"/>
      </w:divBdr>
    </w:div>
    <w:div w:id="1598367478">
      <w:bodyDiv w:val="1"/>
      <w:marLeft w:val="0"/>
      <w:marRight w:val="0"/>
      <w:marTop w:val="0"/>
      <w:marBottom w:val="0"/>
      <w:divBdr>
        <w:top w:val="none" w:sz="0" w:space="0" w:color="auto"/>
        <w:left w:val="none" w:sz="0" w:space="0" w:color="auto"/>
        <w:bottom w:val="none" w:sz="0" w:space="0" w:color="auto"/>
        <w:right w:val="none" w:sz="0" w:space="0" w:color="auto"/>
      </w:divBdr>
    </w:div>
    <w:div w:id="1771967566">
      <w:bodyDiv w:val="1"/>
      <w:marLeft w:val="0"/>
      <w:marRight w:val="0"/>
      <w:marTop w:val="0"/>
      <w:marBottom w:val="0"/>
      <w:divBdr>
        <w:top w:val="none" w:sz="0" w:space="0" w:color="auto"/>
        <w:left w:val="none" w:sz="0" w:space="0" w:color="auto"/>
        <w:bottom w:val="none" w:sz="0" w:space="0" w:color="auto"/>
        <w:right w:val="none" w:sz="0" w:space="0" w:color="auto"/>
      </w:divBdr>
    </w:div>
    <w:div w:id="1918050775">
      <w:bodyDiv w:val="1"/>
      <w:marLeft w:val="0"/>
      <w:marRight w:val="0"/>
      <w:marTop w:val="0"/>
      <w:marBottom w:val="0"/>
      <w:divBdr>
        <w:top w:val="none" w:sz="0" w:space="0" w:color="auto"/>
        <w:left w:val="none" w:sz="0" w:space="0" w:color="auto"/>
        <w:bottom w:val="none" w:sz="0" w:space="0" w:color="auto"/>
        <w:right w:val="none" w:sz="0" w:space="0" w:color="auto"/>
      </w:divBdr>
      <w:divsChild>
        <w:div w:id="796141453">
          <w:marLeft w:val="0"/>
          <w:marRight w:val="0"/>
          <w:marTop w:val="0"/>
          <w:marBottom w:val="0"/>
          <w:divBdr>
            <w:top w:val="none" w:sz="0" w:space="0" w:color="auto"/>
            <w:left w:val="none" w:sz="0" w:space="0" w:color="auto"/>
            <w:bottom w:val="none" w:sz="0" w:space="0" w:color="auto"/>
            <w:right w:val="none" w:sz="0" w:space="0" w:color="auto"/>
          </w:divBdr>
          <w:divsChild>
            <w:div w:id="219246374">
              <w:marLeft w:val="0"/>
              <w:marRight w:val="0"/>
              <w:marTop w:val="0"/>
              <w:marBottom w:val="0"/>
              <w:divBdr>
                <w:top w:val="none" w:sz="0" w:space="0" w:color="auto"/>
                <w:left w:val="none" w:sz="0" w:space="0" w:color="auto"/>
                <w:bottom w:val="none" w:sz="0" w:space="0" w:color="auto"/>
                <w:right w:val="none" w:sz="0" w:space="0" w:color="auto"/>
              </w:divBdr>
              <w:divsChild>
                <w:div w:id="58723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886780">
      <w:bodyDiv w:val="1"/>
      <w:marLeft w:val="0"/>
      <w:marRight w:val="0"/>
      <w:marTop w:val="0"/>
      <w:marBottom w:val="0"/>
      <w:divBdr>
        <w:top w:val="none" w:sz="0" w:space="0" w:color="auto"/>
        <w:left w:val="none" w:sz="0" w:space="0" w:color="auto"/>
        <w:bottom w:val="none" w:sz="0" w:space="0" w:color="auto"/>
        <w:right w:val="none" w:sz="0" w:space="0" w:color="auto"/>
      </w:divBdr>
    </w:div>
    <w:div w:id="2038390758">
      <w:bodyDiv w:val="1"/>
      <w:marLeft w:val="0"/>
      <w:marRight w:val="0"/>
      <w:marTop w:val="0"/>
      <w:marBottom w:val="0"/>
      <w:divBdr>
        <w:top w:val="none" w:sz="0" w:space="0" w:color="auto"/>
        <w:left w:val="none" w:sz="0" w:space="0" w:color="auto"/>
        <w:bottom w:val="none" w:sz="0" w:space="0" w:color="auto"/>
        <w:right w:val="none" w:sz="0" w:space="0" w:color="auto"/>
      </w:divBdr>
    </w:div>
    <w:div w:id="21023335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emf"/><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package" Target="embeddings/Microsoft_Excel_Worksheet2.xlsx"/><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package" Target="embeddings/Microsoft_Excel_Worksheet1.xlsx"/><Relationship Id="rId45"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oleObject" Target="embeddings/oleObject1.bin"/><Relationship Id="rId49"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emf"/><Relationship Id="rId43" Type="http://schemas.openxmlformats.org/officeDocument/2006/relationships/header" Target="header1.xml"/><Relationship Id="rId48"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package" Target="embeddings/Microsoft_Excel_Worksheet.xlsx"/><Relationship Id="rId46" Type="http://schemas.openxmlformats.org/officeDocument/2006/relationships/header" Target="header2.xml"/><Relationship Id="rId20" Type="http://schemas.openxmlformats.org/officeDocument/2006/relationships/image" Target="media/image9.png"/><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C560D3595D04593A3223EADA9383C53"/>
        <w:category>
          <w:name w:val="General"/>
          <w:gallery w:val="placeholder"/>
        </w:category>
        <w:types>
          <w:type w:val="bbPlcHdr"/>
        </w:types>
        <w:behaviors>
          <w:behavior w:val="content"/>
        </w:behaviors>
        <w:guid w:val="{95AD0CA9-773B-41E7-81F0-CCFC5EF2DB2F}"/>
      </w:docPartPr>
      <w:docPartBody>
        <w:p w:rsidR="00610B93" w:rsidRDefault="005C6648" w:rsidP="005C6648">
          <w:pPr>
            <w:pStyle w:val="5C560D3595D04593A3223EADA9383C53"/>
          </w:pPr>
          <w:r>
            <w:rPr>
              <w:color w:val="7F7F7F" w:themeColor="text1" w:themeTint="80"/>
            </w:rPr>
            <w:t>[Document title]</w:t>
          </w:r>
        </w:p>
      </w:docPartBody>
    </w:docPart>
    <w:docPart>
      <w:docPartPr>
        <w:name w:val="6F21A0DF5C364C7FBD512A77CA6ED373"/>
        <w:category>
          <w:name w:val="General"/>
          <w:gallery w:val="placeholder"/>
        </w:category>
        <w:types>
          <w:type w:val="bbPlcHdr"/>
        </w:types>
        <w:behaviors>
          <w:behavior w:val="content"/>
        </w:behaviors>
        <w:guid w:val="{F136BEDE-07F9-48D3-8C7B-E28991942278}"/>
      </w:docPartPr>
      <w:docPartBody>
        <w:p w:rsidR="00C800DF" w:rsidRDefault="008B1428" w:rsidP="008B1428">
          <w:pPr>
            <w:pStyle w:val="6F21A0DF5C364C7FBD512A77CA6ED373"/>
          </w:pPr>
          <w:r>
            <w:rPr>
              <w:rFonts w:asciiTheme="majorHAnsi" w:eastAsiaTheme="majorEastAsia" w:hAnsiTheme="majorHAnsi" w:cstheme="majorBidi"/>
              <w:color w:val="4472C4" w:themeColor="accent1"/>
              <w:sz w:val="88"/>
              <w:szCs w:val="88"/>
            </w:rPr>
            <w:t>[Document title]</w:t>
          </w:r>
        </w:p>
      </w:docPartBody>
    </w:docPart>
    <w:docPart>
      <w:docPartPr>
        <w:name w:val="A71B0705DDCD4B2C95CAB9D5E6A6379F"/>
        <w:category>
          <w:name w:val="General"/>
          <w:gallery w:val="placeholder"/>
        </w:category>
        <w:types>
          <w:type w:val="bbPlcHdr"/>
        </w:types>
        <w:behaviors>
          <w:behavior w:val="content"/>
        </w:behaviors>
        <w:guid w:val="{526B11B4-56CD-4825-9B1D-3B374D2A2C70}"/>
      </w:docPartPr>
      <w:docPartBody>
        <w:p w:rsidR="00E53A39" w:rsidRDefault="00BD2B01" w:rsidP="00BD2B01">
          <w:pPr>
            <w:pStyle w:val="A71B0705DDCD4B2C95CAB9D5E6A6379F"/>
          </w:pPr>
          <w:r w:rsidRPr="00073391">
            <w:rPr>
              <w:rStyle w:val="PlaceholderText"/>
            </w:rPr>
            <w:t>[Author]</w:t>
          </w:r>
        </w:p>
      </w:docPartBody>
    </w:docPart>
    <w:docPart>
      <w:docPartPr>
        <w:name w:val="186E957E114D45BD83E10312040119ED"/>
        <w:category>
          <w:name w:val="General"/>
          <w:gallery w:val="placeholder"/>
        </w:category>
        <w:types>
          <w:type w:val="bbPlcHdr"/>
        </w:types>
        <w:behaviors>
          <w:behavior w:val="content"/>
        </w:behaviors>
        <w:guid w:val="{14EE4BF6-79FA-408F-835A-AEC5E27D7CC1}"/>
      </w:docPartPr>
      <w:docPartBody>
        <w:p w:rsidR="00E53A39" w:rsidRDefault="00BD2B01" w:rsidP="00BD2B01">
          <w:pPr>
            <w:pStyle w:val="186E957E114D45BD83E10312040119ED"/>
          </w:pPr>
          <w:r w:rsidRPr="00073391">
            <w:rPr>
              <w:rStyle w:val="PlaceholderText"/>
            </w:rPr>
            <w:t>[Keywords]</w:t>
          </w:r>
        </w:p>
      </w:docPartBody>
    </w:docPart>
    <w:docPart>
      <w:docPartPr>
        <w:name w:val="5ABE63556BB842878AFA46D0D207B60E"/>
        <w:category>
          <w:name w:val="General"/>
          <w:gallery w:val="placeholder"/>
        </w:category>
        <w:types>
          <w:type w:val="bbPlcHdr"/>
        </w:types>
        <w:behaviors>
          <w:behavior w:val="content"/>
        </w:behaviors>
        <w:guid w:val="{DBB95D60-B769-4EA0-B945-F87B683B2A4D}"/>
      </w:docPartPr>
      <w:docPartBody>
        <w:p w:rsidR="00E53A39" w:rsidRDefault="00BD2B01" w:rsidP="00BD2B01">
          <w:pPr>
            <w:pStyle w:val="5ABE63556BB842878AFA46D0D207B60E"/>
          </w:pPr>
          <w:r>
            <w:rPr>
              <w:color w:val="2F5496" w:themeColor="accent1" w:themeShade="BF"/>
              <w:sz w:val="24"/>
              <w:szCs w:val="24"/>
            </w:rPr>
            <w:t>[Document subtitle]</w:t>
          </w:r>
        </w:p>
      </w:docPartBody>
    </w:docPart>
    <w:docPart>
      <w:docPartPr>
        <w:name w:val="2D786FF0DAB746F6B8591E66D575BC8D"/>
        <w:category>
          <w:name w:val="General"/>
          <w:gallery w:val="placeholder"/>
        </w:category>
        <w:types>
          <w:type w:val="bbPlcHdr"/>
        </w:types>
        <w:behaviors>
          <w:behavior w:val="content"/>
        </w:behaviors>
        <w:guid w:val="{0F6B28A8-EE8F-4957-A8F4-990A4D3CE864}"/>
      </w:docPartPr>
      <w:docPartBody>
        <w:p w:rsidR="00121EAC" w:rsidRDefault="00444D03">
          <w:r w:rsidRPr="00DB576D">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648"/>
    <w:rsid w:val="00004B7C"/>
    <w:rsid w:val="00010361"/>
    <w:rsid w:val="000128BE"/>
    <w:rsid w:val="000158F7"/>
    <w:rsid w:val="00017FE3"/>
    <w:rsid w:val="00064816"/>
    <w:rsid w:val="000A422D"/>
    <w:rsid w:val="000E4672"/>
    <w:rsid w:val="00121EAC"/>
    <w:rsid w:val="00140A0E"/>
    <w:rsid w:val="00145079"/>
    <w:rsid w:val="001B5AE7"/>
    <w:rsid w:val="00205E48"/>
    <w:rsid w:val="00226631"/>
    <w:rsid w:val="00264E94"/>
    <w:rsid w:val="002B272C"/>
    <w:rsid w:val="002E5C3C"/>
    <w:rsid w:val="002F58A8"/>
    <w:rsid w:val="003E3113"/>
    <w:rsid w:val="003E3944"/>
    <w:rsid w:val="00444D03"/>
    <w:rsid w:val="0045643B"/>
    <w:rsid w:val="004C1531"/>
    <w:rsid w:val="004D040C"/>
    <w:rsid w:val="00551882"/>
    <w:rsid w:val="00560687"/>
    <w:rsid w:val="00596118"/>
    <w:rsid w:val="005C6648"/>
    <w:rsid w:val="005E3955"/>
    <w:rsid w:val="00610B93"/>
    <w:rsid w:val="00617B2F"/>
    <w:rsid w:val="00633BDD"/>
    <w:rsid w:val="00680F2B"/>
    <w:rsid w:val="006939FF"/>
    <w:rsid w:val="007306F2"/>
    <w:rsid w:val="007946F5"/>
    <w:rsid w:val="007B722D"/>
    <w:rsid w:val="007E2E3C"/>
    <w:rsid w:val="0082227C"/>
    <w:rsid w:val="008277D6"/>
    <w:rsid w:val="00895810"/>
    <w:rsid w:val="008B1428"/>
    <w:rsid w:val="008E3057"/>
    <w:rsid w:val="008E66F5"/>
    <w:rsid w:val="00921997"/>
    <w:rsid w:val="00967501"/>
    <w:rsid w:val="0098504B"/>
    <w:rsid w:val="009B732E"/>
    <w:rsid w:val="009C5ADD"/>
    <w:rsid w:val="009F191D"/>
    <w:rsid w:val="00A02D47"/>
    <w:rsid w:val="00A0642E"/>
    <w:rsid w:val="00A22FED"/>
    <w:rsid w:val="00A4500A"/>
    <w:rsid w:val="00A71223"/>
    <w:rsid w:val="00A85BDF"/>
    <w:rsid w:val="00A93C54"/>
    <w:rsid w:val="00AE353B"/>
    <w:rsid w:val="00AF5EA2"/>
    <w:rsid w:val="00B129DE"/>
    <w:rsid w:val="00B50B5F"/>
    <w:rsid w:val="00B623A5"/>
    <w:rsid w:val="00B637EB"/>
    <w:rsid w:val="00B8655D"/>
    <w:rsid w:val="00BB0F43"/>
    <w:rsid w:val="00BD2B01"/>
    <w:rsid w:val="00BE34AC"/>
    <w:rsid w:val="00C800DF"/>
    <w:rsid w:val="00CB43D7"/>
    <w:rsid w:val="00CD4CB6"/>
    <w:rsid w:val="00D14631"/>
    <w:rsid w:val="00D17844"/>
    <w:rsid w:val="00DB5150"/>
    <w:rsid w:val="00E46FDC"/>
    <w:rsid w:val="00E53A39"/>
    <w:rsid w:val="00E60B79"/>
    <w:rsid w:val="00F3144E"/>
    <w:rsid w:val="00F65627"/>
    <w:rsid w:val="00F8291D"/>
    <w:rsid w:val="00FB615D"/>
    <w:rsid w:val="00FC1834"/>
    <w:rsid w:val="00FC5FF8"/>
    <w:rsid w:val="00FE175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C560D3595D04593A3223EADA9383C53">
    <w:name w:val="5C560D3595D04593A3223EADA9383C53"/>
    <w:rsid w:val="005C6648"/>
  </w:style>
  <w:style w:type="character" w:styleId="PlaceholderText">
    <w:name w:val="Placeholder Text"/>
    <w:basedOn w:val="DefaultParagraphFont"/>
    <w:uiPriority w:val="99"/>
    <w:semiHidden/>
    <w:rsid w:val="00444D03"/>
    <w:rPr>
      <w:color w:val="808080"/>
    </w:rPr>
  </w:style>
  <w:style w:type="paragraph" w:customStyle="1" w:styleId="6F21A0DF5C364C7FBD512A77CA6ED373">
    <w:name w:val="6F21A0DF5C364C7FBD512A77CA6ED373"/>
    <w:rsid w:val="008B1428"/>
  </w:style>
  <w:style w:type="paragraph" w:customStyle="1" w:styleId="A71B0705DDCD4B2C95CAB9D5E6A6379F">
    <w:name w:val="A71B0705DDCD4B2C95CAB9D5E6A6379F"/>
    <w:rsid w:val="00BD2B01"/>
  </w:style>
  <w:style w:type="paragraph" w:customStyle="1" w:styleId="186E957E114D45BD83E10312040119ED">
    <w:name w:val="186E957E114D45BD83E10312040119ED"/>
    <w:rsid w:val="00BD2B01"/>
  </w:style>
  <w:style w:type="paragraph" w:customStyle="1" w:styleId="5ABE63556BB842878AFA46D0D207B60E">
    <w:name w:val="5ABE63556BB842878AFA46D0D207B60E"/>
    <w:rsid w:val="00BD2B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3E295C-B189-4D49-9BE8-58EA6EC7CE28}">
  <we:reference id="a3b40b4f-8edf-490e-9df1-7e66f93912bf" version="1.1.0.0" store="EXCatalog" storeType="EXCatalog"/>
  <we:alternateReferences>
    <we:reference id="WA104380526" version="1.1.0.0" store="en-NZ"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5-03T00:00:00</PublishDate>
  <Abstract/>
  <CompanyAddress>57 Camellia Way</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1EAC80D6FB7D3438E91810F1254693D" ma:contentTypeVersion="13" ma:contentTypeDescription="Create a new document." ma:contentTypeScope="" ma:versionID="6cb27507d1ebec3f8fddd4921be31767">
  <xsd:schema xmlns:xsd="http://www.w3.org/2001/XMLSchema" xmlns:xs="http://www.w3.org/2001/XMLSchema" xmlns:p="http://schemas.microsoft.com/office/2006/metadata/properties" xmlns:ns3="7be422d1-ca8e-4d5b-b031-e01d1ad17aa4" xmlns:ns4="ee8f7577-8c70-4c9d-aadf-10ecb2f08f94" targetNamespace="http://schemas.microsoft.com/office/2006/metadata/properties" ma:root="true" ma:fieldsID="691e1439132c460042da255d3d4c4d2c" ns3:_="" ns4:_="">
    <xsd:import namespace="7be422d1-ca8e-4d5b-b031-e01d1ad17aa4"/>
    <xsd:import namespace="ee8f7577-8c70-4c9d-aadf-10ecb2f08f9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e422d1-ca8e-4d5b-b031-e01d1ad17aa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8f7577-8c70-4c9d-aadf-10ecb2f08f9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72E2A20-64EA-409B-AF74-85A5A39A7B71}">
  <ds:schemaRefs>
    <ds:schemaRef ds:uri="http://schemas.microsoft.com/sharepoint/v3/contenttype/forms"/>
  </ds:schemaRefs>
</ds:datastoreItem>
</file>

<file path=customXml/itemProps3.xml><?xml version="1.0" encoding="utf-8"?>
<ds:datastoreItem xmlns:ds="http://schemas.openxmlformats.org/officeDocument/2006/customXml" ds:itemID="{5943E6E6-F13E-4FD6-BBDA-C65B3C347DC0}">
  <ds:schemaRefs>
    <ds:schemaRef ds:uri="http://schemas.openxmlformats.org/officeDocument/2006/bibliography"/>
  </ds:schemaRefs>
</ds:datastoreItem>
</file>

<file path=customXml/itemProps4.xml><?xml version="1.0" encoding="utf-8"?>
<ds:datastoreItem xmlns:ds="http://schemas.openxmlformats.org/officeDocument/2006/customXml" ds:itemID="{DB3FC399-A881-47B8-AF7C-38748ABDD7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e422d1-ca8e-4d5b-b031-e01d1ad17aa4"/>
    <ds:schemaRef ds:uri="ee8f7577-8c70-4c9d-aadf-10ecb2f08f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A6000A9-7A7F-422C-AD43-FB2E77049A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75</TotalTime>
  <Pages>16</Pages>
  <Words>2573</Words>
  <Characters>14672</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Scenario Methodology</vt:lpstr>
    </vt:vector>
  </TitlesOfParts>
  <Company>Complex Dynamics</Company>
  <LinksUpToDate>false</LinksUpToDate>
  <CharactersWithSpaces>17211</CharactersWithSpaces>
  <SharedDoc>false</SharedDoc>
  <HLinks>
    <vt:vector size="48" baseType="variant">
      <vt:variant>
        <vt:i4>1769524</vt:i4>
      </vt:variant>
      <vt:variant>
        <vt:i4>44</vt:i4>
      </vt:variant>
      <vt:variant>
        <vt:i4>0</vt:i4>
      </vt:variant>
      <vt:variant>
        <vt:i4>5</vt:i4>
      </vt:variant>
      <vt:variant>
        <vt:lpwstr/>
      </vt:variant>
      <vt:variant>
        <vt:lpwstr>_Toc131866218</vt:lpwstr>
      </vt:variant>
      <vt:variant>
        <vt:i4>1769524</vt:i4>
      </vt:variant>
      <vt:variant>
        <vt:i4>38</vt:i4>
      </vt:variant>
      <vt:variant>
        <vt:i4>0</vt:i4>
      </vt:variant>
      <vt:variant>
        <vt:i4>5</vt:i4>
      </vt:variant>
      <vt:variant>
        <vt:lpwstr/>
      </vt:variant>
      <vt:variant>
        <vt:lpwstr>_Toc131866217</vt:lpwstr>
      </vt:variant>
      <vt:variant>
        <vt:i4>1769524</vt:i4>
      </vt:variant>
      <vt:variant>
        <vt:i4>32</vt:i4>
      </vt:variant>
      <vt:variant>
        <vt:i4>0</vt:i4>
      </vt:variant>
      <vt:variant>
        <vt:i4>5</vt:i4>
      </vt:variant>
      <vt:variant>
        <vt:lpwstr/>
      </vt:variant>
      <vt:variant>
        <vt:lpwstr>_Toc131866216</vt:lpwstr>
      </vt:variant>
      <vt:variant>
        <vt:i4>1769524</vt:i4>
      </vt:variant>
      <vt:variant>
        <vt:i4>26</vt:i4>
      </vt:variant>
      <vt:variant>
        <vt:i4>0</vt:i4>
      </vt:variant>
      <vt:variant>
        <vt:i4>5</vt:i4>
      </vt:variant>
      <vt:variant>
        <vt:lpwstr/>
      </vt:variant>
      <vt:variant>
        <vt:lpwstr>_Toc131866215</vt:lpwstr>
      </vt:variant>
      <vt:variant>
        <vt:i4>1769524</vt:i4>
      </vt:variant>
      <vt:variant>
        <vt:i4>20</vt:i4>
      </vt:variant>
      <vt:variant>
        <vt:i4>0</vt:i4>
      </vt:variant>
      <vt:variant>
        <vt:i4>5</vt:i4>
      </vt:variant>
      <vt:variant>
        <vt:lpwstr/>
      </vt:variant>
      <vt:variant>
        <vt:lpwstr>_Toc131866214</vt:lpwstr>
      </vt:variant>
      <vt:variant>
        <vt:i4>1769524</vt:i4>
      </vt:variant>
      <vt:variant>
        <vt:i4>14</vt:i4>
      </vt:variant>
      <vt:variant>
        <vt:i4>0</vt:i4>
      </vt:variant>
      <vt:variant>
        <vt:i4>5</vt:i4>
      </vt:variant>
      <vt:variant>
        <vt:lpwstr/>
      </vt:variant>
      <vt:variant>
        <vt:lpwstr>_Toc131866213</vt:lpwstr>
      </vt:variant>
      <vt:variant>
        <vt:i4>1769524</vt:i4>
      </vt:variant>
      <vt:variant>
        <vt:i4>8</vt:i4>
      </vt:variant>
      <vt:variant>
        <vt:i4>0</vt:i4>
      </vt:variant>
      <vt:variant>
        <vt:i4>5</vt:i4>
      </vt:variant>
      <vt:variant>
        <vt:lpwstr/>
      </vt:variant>
      <vt:variant>
        <vt:lpwstr>_Toc131866212</vt:lpwstr>
      </vt:variant>
      <vt:variant>
        <vt:i4>1769524</vt:i4>
      </vt:variant>
      <vt:variant>
        <vt:i4>2</vt:i4>
      </vt:variant>
      <vt:variant>
        <vt:i4>0</vt:i4>
      </vt:variant>
      <vt:variant>
        <vt:i4>5</vt:i4>
      </vt:variant>
      <vt:variant>
        <vt:lpwstr/>
      </vt:variant>
      <vt:variant>
        <vt:lpwstr>_Toc1318662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ge One</dc:title>
  <dc:subject>DAT601 Assessment 1</dc:subject>
  <dc:creator>Rhylei Tremlett</dc:creator>
  <cp:keywords>ID: 13513865</cp:keywords>
  <dc:description/>
  <cp:lastModifiedBy>Rhylei Tremlett</cp:lastModifiedBy>
  <cp:revision>285</cp:revision>
  <dcterms:created xsi:type="dcterms:W3CDTF">2023-04-30T03:09:00Z</dcterms:created>
  <dcterms:modified xsi:type="dcterms:W3CDTF">2023-05-03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EAC80D6FB7D3438E91810F1254693D</vt:lpwstr>
  </property>
  <property fmtid="{D5CDD505-2E9C-101B-9397-08002B2CF9AE}" pid="3" name="GrammarlyDocumentId">
    <vt:lpwstr>2df9812a7ddd41fda734778c16a8e123f4d7c944bc04098405f2fecd9724fb4a</vt:lpwstr>
  </property>
  <property fmtid="{D5CDD505-2E9C-101B-9397-08002B2CF9AE}" pid="4" name="ZOTERO_PREF_1">
    <vt:lpwstr>&lt;data data-version="3" zotero-version="6.0.23"&gt;&lt;session id="uPrfW0xJ"/&gt;&lt;style id="http://www.zotero.org/styles/apa" locale="en-GB"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